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10D8F0" w14:textId="77777777" w:rsidR="0035052D" w:rsidRDefault="0035052D" w:rsidP="0035052D">
      <w:pPr>
        <w:pStyle w:val="BodyText2"/>
        <w:tabs>
          <w:tab w:val="left" w:pos="5040"/>
          <w:tab w:val="left" w:pos="5760"/>
          <w:tab w:val="left" w:pos="6480"/>
        </w:tabs>
        <w:spacing w:before="600"/>
        <w:rPr>
          <w:i w:val="0"/>
          <w:iCs w:val="0"/>
          <w:sz w:val="52"/>
        </w:rPr>
      </w:pPr>
    </w:p>
    <w:p w14:paraId="7BDBAFC6" w14:textId="77777777" w:rsidR="0035052D" w:rsidRDefault="0035052D" w:rsidP="0035052D">
      <w:pPr>
        <w:pStyle w:val="BodyText2"/>
        <w:tabs>
          <w:tab w:val="left" w:pos="5040"/>
          <w:tab w:val="left" w:pos="5760"/>
          <w:tab w:val="left" w:pos="6480"/>
        </w:tabs>
        <w:spacing w:before="600"/>
        <w:rPr>
          <w:i w:val="0"/>
          <w:iCs w:val="0"/>
          <w:sz w:val="52"/>
        </w:rPr>
      </w:pPr>
    </w:p>
    <w:p w14:paraId="4D62A8C6" w14:textId="77777777" w:rsidR="0035052D" w:rsidRDefault="0035052D" w:rsidP="0035052D">
      <w:pPr>
        <w:pStyle w:val="BodyText2"/>
        <w:tabs>
          <w:tab w:val="left" w:pos="5040"/>
          <w:tab w:val="left" w:pos="5760"/>
          <w:tab w:val="left" w:pos="6480"/>
        </w:tabs>
        <w:spacing w:before="600"/>
        <w:rPr>
          <w:i w:val="0"/>
          <w:iCs w:val="0"/>
          <w:sz w:val="52"/>
        </w:rPr>
      </w:pPr>
    </w:p>
    <w:p w14:paraId="3AC165C3" w14:textId="77777777" w:rsidR="0035052D" w:rsidRDefault="0035052D" w:rsidP="0035052D">
      <w:pPr>
        <w:pStyle w:val="BodyText2"/>
        <w:tabs>
          <w:tab w:val="left" w:pos="5040"/>
          <w:tab w:val="left" w:pos="5760"/>
          <w:tab w:val="left" w:pos="6480"/>
        </w:tabs>
        <w:spacing w:before="600"/>
        <w:rPr>
          <w:i w:val="0"/>
          <w:iCs w:val="0"/>
          <w:sz w:val="52"/>
        </w:rPr>
      </w:pPr>
    </w:p>
    <w:p w14:paraId="7E2B48DE" w14:textId="77777777" w:rsidR="0035052D" w:rsidRDefault="0035052D" w:rsidP="0035052D">
      <w:pPr>
        <w:pStyle w:val="BodyText2"/>
        <w:tabs>
          <w:tab w:val="left" w:pos="5040"/>
          <w:tab w:val="left" w:pos="5760"/>
          <w:tab w:val="left" w:pos="6480"/>
        </w:tabs>
        <w:spacing w:before="600"/>
        <w:rPr>
          <w:i w:val="0"/>
          <w:iCs w:val="0"/>
          <w:sz w:val="52"/>
        </w:rPr>
      </w:pPr>
    </w:p>
    <w:p w14:paraId="3069B573" w14:textId="5D97746B" w:rsidR="0035052D" w:rsidRPr="00A817CE" w:rsidRDefault="0035052D" w:rsidP="0035052D">
      <w:pPr>
        <w:pStyle w:val="BodyText2"/>
        <w:tabs>
          <w:tab w:val="left" w:pos="5040"/>
          <w:tab w:val="left" w:pos="5760"/>
          <w:tab w:val="left" w:pos="6480"/>
        </w:tabs>
        <w:spacing w:before="600"/>
        <w:jc w:val="center"/>
        <w:rPr>
          <w:i w:val="0"/>
          <w:iCs w:val="0"/>
          <w:sz w:val="52"/>
        </w:rPr>
      </w:pPr>
      <w:r w:rsidRPr="00A817CE">
        <w:rPr>
          <w:i w:val="0"/>
          <w:iCs w:val="0"/>
          <w:sz w:val="52"/>
        </w:rPr>
        <w:t>PhD DISSERTATION PROJECTS</w:t>
      </w:r>
    </w:p>
    <w:p w14:paraId="236920A9" w14:textId="6262D617" w:rsidR="0046629F" w:rsidRDefault="0046629F">
      <w:pPr>
        <w:widowControl/>
        <w:suppressAutoHyphens w:val="0"/>
        <w:rPr>
          <w:b/>
          <w:kern w:val="2"/>
          <w:sz w:val="28"/>
          <w:lang w:val="en-GB"/>
        </w:rPr>
      </w:pPr>
    </w:p>
    <w:p w14:paraId="2EEAAB45" w14:textId="77777777" w:rsidR="0035052D" w:rsidRDefault="0035052D">
      <w:pPr>
        <w:widowControl/>
        <w:suppressAutoHyphens w:val="0"/>
        <w:rPr>
          <w:b/>
          <w:kern w:val="2"/>
          <w:sz w:val="28"/>
          <w:lang w:val="en-GB"/>
        </w:rPr>
      </w:pPr>
      <w:r>
        <w:rPr>
          <w:lang w:val="en-GB"/>
        </w:rPr>
        <w:br w:type="page"/>
      </w:r>
    </w:p>
    <w:p w14:paraId="0BEC5831" w14:textId="478E79A5" w:rsidR="00081E79" w:rsidRDefault="00A817CE" w:rsidP="00081E79">
      <w:pPr>
        <w:pStyle w:val="Title"/>
        <w:spacing w:before="600" w:line="240" w:lineRule="auto"/>
        <w:rPr>
          <w:lang w:val="en-GB"/>
        </w:rPr>
      </w:pPr>
      <w:r w:rsidRPr="00A817CE">
        <w:rPr>
          <w:lang w:val="en-GB"/>
        </w:rPr>
        <w:lastRenderedPageBreak/>
        <w:t xml:space="preserve">Investigation of fermentation process to improve the sensory and nutritional attributes of </w:t>
      </w:r>
      <w:proofErr w:type="gramStart"/>
      <w:r w:rsidRPr="00A817CE">
        <w:rPr>
          <w:lang w:val="en-GB"/>
        </w:rPr>
        <w:t>cheeses</w:t>
      </w:r>
      <w:proofErr w:type="gramEnd"/>
    </w:p>
    <w:p w14:paraId="6B4CC3E2" w14:textId="741100E2" w:rsidR="00477C0A" w:rsidRPr="00477C0A" w:rsidRDefault="00477C0A" w:rsidP="00477C0A">
      <w:pPr>
        <w:jc w:val="center"/>
        <w:rPr>
          <w:lang w:val="it-IT"/>
        </w:rPr>
      </w:pPr>
      <w:r w:rsidRPr="00477C0A">
        <w:rPr>
          <w:lang w:val="it-IT"/>
        </w:rPr>
        <w:t>Matteo Roattino (Matteo.Roattino@student.unibz.it)</w:t>
      </w:r>
    </w:p>
    <w:p w14:paraId="7B03A305" w14:textId="77777777" w:rsidR="00477C0A" w:rsidRPr="00477C0A" w:rsidRDefault="00477C0A" w:rsidP="00477C0A">
      <w:pPr>
        <w:jc w:val="center"/>
        <w:rPr>
          <w:lang w:val="en-GB"/>
        </w:rPr>
      </w:pPr>
      <w:r w:rsidRPr="00477C0A">
        <w:rPr>
          <w:lang w:val="en-GB"/>
        </w:rPr>
        <w:t xml:space="preserve">Faculty of Agricultural, Environmental and Food Sciences, Free University of </w:t>
      </w:r>
      <w:proofErr w:type="spellStart"/>
      <w:r w:rsidRPr="00477C0A">
        <w:rPr>
          <w:lang w:val="en-GB"/>
        </w:rPr>
        <w:t>Bozen</w:t>
      </w:r>
      <w:proofErr w:type="spellEnd"/>
      <w:r w:rsidRPr="00477C0A">
        <w:rPr>
          <w:lang w:val="en-GB"/>
        </w:rPr>
        <w:t xml:space="preserve">-Bolzano, </w:t>
      </w:r>
      <w:proofErr w:type="spellStart"/>
      <w:r w:rsidRPr="00477C0A">
        <w:rPr>
          <w:lang w:val="en-GB"/>
        </w:rPr>
        <w:t>Bozen</w:t>
      </w:r>
      <w:proofErr w:type="spellEnd"/>
      <w:r w:rsidRPr="00477C0A">
        <w:rPr>
          <w:lang w:val="en-GB"/>
        </w:rPr>
        <w:t>-Bolzano, Italy</w:t>
      </w:r>
    </w:p>
    <w:p w14:paraId="5591E2A3" w14:textId="77777777" w:rsidR="00477C0A" w:rsidRPr="00477C0A" w:rsidRDefault="00477C0A" w:rsidP="00477C0A">
      <w:pPr>
        <w:jc w:val="center"/>
        <w:rPr>
          <w:lang w:val="it-IT"/>
        </w:rPr>
      </w:pPr>
      <w:r w:rsidRPr="00477C0A">
        <w:rPr>
          <w:lang w:val="it-IT"/>
        </w:rPr>
        <w:t>Tutor: Prof. Marco Gobbetti</w:t>
      </w:r>
    </w:p>
    <w:p w14:paraId="7CBDB1B6" w14:textId="58B06FBD" w:rsidR="00081E79" w:rsidRPr="00477C0A" w:rsidRDefault="00477C0A" w:rsidP="00477C0A">
      <w:pPr>
        <w:jc w:val="center"/>
        <w:rPr>
          <w:lang w:val="it-IT"/>
        </w:rPr>
      </w:pPr>
      <w:r w:rsidRPr="00477C0A">
        <w:rPr>
          <w:lang w:val="it-IT"/>
        </w:rPr>
        <w:t>Co-supervisor: Dr.ssa Olga Nikoloudaki</w:t>
      </w:r>
    </w:p>
    <w:p w14:paraId="145790C6" w14:textId="77777777" w:rsidR="00081E79" w:rsidRPr="00477C0A" w:rsidRDefault="00081E79" w:rsidP="00081E79">
      <w:pPr>
        <w:jc w:val="center"/>
        <w:rPr>
          <w:lang w:val="it-IT"/>
        </w:rPr>
      </w:pPr>
    </w:p>
    <w:p w14:paraId="6255D143" w14:textId="1A6C2E83" w:rsidR="004D1568" w:rsidRPr="004D1568" w:rsidRDefault="004D1568" w:rsidP="004D1568">
      <w:pPr>
        <w:pStyle w:val="BodyText"/>
        <w:jc w:val="both"/>
        <w:rPr>
          <w:i w:val="0"/>
          <w:iCs w:val="0"/>
          <w:sz w:val="20"/>
        </w:rPr>
      </w:pPr>
      <w:r w:rsidRPr="004D1568">
        <w:rPr>
          <w:i w:val="0"/>
          <w:iCs w:val="0"/>
          <w:sz w:val="20"/>
        </w:rPr>
        <w:t>This PhD thesis research project is aimed to deal with the new challenges in dairy science. Novel plant based (PB) sources have been investigated to find a combination of plant-based ingredients (flours and vegetable oil source) to reproduce the sensory and nutritional characteristics of a traditional animal based (AB) cheese. Furthermore, considering that the market request of biologically produced cheeses is on the rise, we aim to study the variations and evolution in the microbiota of a semi-hard South-Tyrolean AB cheese, produced on a bio farm from cows both grazing and enclosed.</w:t>
      </w:r>
    </w:p>
    <w:p w14:paraId="7E59C6EE" w14:textId="1149D90D" w:rsidR="00081E79" w:rsidRPr="004D1568" w:rsidRDefault="00081E79" w:rsidP="00081E79">
      <w:pPr>
        <w:pStyle w:val="BodyText"/>
        <w:jc w:val="both"/>
        <w:rPr>
          <w:i w:val="0"/>
          <w:iCs w:val="0"/>
          <w:sz w:val="20"/>
        </w:rPr>
      </w:pPr>
    </w:p>
    <w:p w14:paraId="553191D8" w14:textId="50E4DE41" w:rsidR="00081E79" w:rsidRPr="00664AF8" w:rsidRDefault="00664AF8" w:rsidP="00081E79">
      <w:pPr>
        <w:pStyle w:val="Title"/>
        <w:spacing w:before="240" w:line="240" w:lineRule="auto"/>
        <w:rPr>
          <w:sz w:val="24"/>
          <w:lang w:val="it-CH"/>
        </w:rPr>
      </w:pPr>
      <w:r w:rsidRPr="00664AF8">
        <w:rPr>
          <w:sz w:val="24"/>
          <w:lang w:val="it-IT"/>
        </w:rPr>
        <w:t>Studio degli effetti della fermentazione nel miglioramento del profilo sensoriale e nutrizionale dei formaggi</w:t>
      </w:r>
    </w:p>
    <w:p w14:paraId="286940D8" w14:textId="5D57DBC9" w:rsidR="00C77D77" w:rsidRPr="0009511A" w:rsidRDefault="00C77D77" w:rsidP="00C77D77">
      <w:pPr>
        <w:jc w:val="both"/>
        <w:rPr>
          <w:lang w:val="it-IT"/>
        </w:rPr>
      </w:pPr>
      <w:r w:rsidRPr="0009511A">
        <w:rPr>
          <w:lang w:val="it-IT"/>
        </w:rPr>
        <w:t xml:space="preserve">Questo progetto di tesi di dottorato affronta le nuove sfide del settore lattiero-caseario. Nuovi ingredienti vegani sono studiati per valorizzare la combinazione (fonti di farine e oli vegetali) capace di riprodurre il profilo sensoriale e nutrizionale di un formaggio tradizionale nei formaggi vegani. Inoltre, grazie all’aumento della domanda di formaggi biologici, ci proponiamo ad investigare la variazione e l’evoluzione del microbiota di uno specifico formaggio tradizionale Altoatesino prodotto da un’azienda a conduzione biologica con latte proveniente da vacche al pascolo e in stalla. </w:t>
      </w:r>
    </w:p>
    <w:p w14:paraId="5D49484C" w14:textId="77777777" w:rsidR="00081E79" w:rsidRPr="0009511A" w:rsidRDefault="00081E79" w:rsidP="00081E79">
      <w:pPr>
        <w:rPr>
          <w:lang w:val="it-IT"/>
        </w:rPr>
      </w:pPr>
    </w:p>
    <w:p w14:paraId="5F678478" w14:textId="77777777" w:rsidR="00081E79" w:rsidRDefault="00081E79" w:rsidP="00081E79">
      <w:pPr>
        <w:pStyle w:val="Heading1"/>
        <w:spacing w:before="240" w:after="120"/>
        <w:ind w:right="0"/>
        <w:jc w:val="left"/>
        <w:rPr>
          <w:b/>
          <w:bCs/>
          <w:color w:val="000000"/>
          <w:sz w:val="24"/>
          <w:lang w:val="en-GB"/>
        </w:rPr>
      </w:pPr>
      <w:r>
        <w:rPr>
          <w:b/>
          <w:bCs/>
          <w:color w:val="000000"/>
          <w:sz w:val="24"/>
          <w:lang w:val="en-GB"/>
        </w:rPr>
        <w:t>1. State-of-the-Art</w:t>
      </w:r>
    </w:p>
    <w:p w14:paraId="7C0BF6B8" w14:textId="77777777" w:rsidR="00135598" w:rsidRPr="00135598" w:rsidRDefault="00135598" w:rsidP="00135598">
      <w:pPr>
        <w:jc w:val="both"/>
        <w:rPr>
          <w:lang w:val="en-US"/>
        </w:rPr>
      </w:pPr>
      <w:r w:rsidRPr="00135598">
        <w:rPr>
          <w:lang w:val="en-US"/>
        </w:rPr>
        <w:t>There is an amazing microbiome behind every great cheese: a dynamic ecology made of starter and non-starter bacteria that evolve throughout fermentation and ripening, depending on the unique cheese type and manufacturing conditions (</w:t>
      </w:r>
      <w:proofErr w:type="spellStart"/>
      <w:r w:rsidRPr="00135598">
        <w:rPr>
          <w:lang w:val="en-US"/>
        </w:rPr>
        <w:t>Ercolini</w:t>
      </w:r>
      <w:proofErr w:type="spellEnd"/>
      <w:r w:rsidRPr="00135598">
        <w:rPr>
          <w:lang w:val="en-US"/>
        </w:rPr>
        <w:t xml:space="preserve">, 2020). The cheese microbiome must be understood since the bacteria and their primarily biochemical processes will have a significant impact on the </w:t>
      </w:r>
      <w:proofErr w:type="gramStart"/>
      <w:r w:rsidRPr="00135598">
        <w:rPr>
          <w:lang w:val="en-US"/>
        </w:rPr>
        <w:t>end product</w:t>
      </w:r>
      <w:proofErr w:type="gramEnd"/>
      <w:r w:rsidRPr="00135598">
        <w:rPr>
          <w:lang w:val="en-US"/>
        </w:rPr>
        <w:t xml:space="preserve"> (</w:t>
      </w:r>
      <w:proofErr w:type="spellStart"/>
      <w:r w:rsidRPr="00135598">
        <w:rPr>
          <w:lang w:val="en-US"/>
        </w:rPr>
        <w:t>Yeluri</w:t>
      </w:r>
      <w:proofErr w:type="spellEnd"/>
      <w:r w:rsidRPr="00135598">
        <w:rPr>
          <w:lang w:val="en-US"/>
        </w:rPr>
        <w:t xml:space="preserve"> </w:t>
      </w:r>
      <w:proofErr w:type="spellStart"/>
      <w:r w:rsidRPr="00135598">
        <w:rPr>
          <w:lang w:val="en-US"/>
        </w:rPr>
        <w:t>Jonnala</w:t>
      </w:r>
      <w:proofErr w:type="spellEnd"/>
      <w:r w:rsidRPr="00135598">
        <w:rPr>
          <w:lang w:val="en-US"/>
        </w:rPr>
        <w:t xml:space="preserve"> et al., 2018). Traditionally, the research of artisanal dairy products has been based on culture dependent approaches, but the complexity of the cheese microbiota can have a negative impact on their efficiency (</w:t>
      </w:r>
      <w:proofErr w:type="spellStart"/>
      <w:r w:rsidRPr="00135598">
        <w:rPr>
          <w:lang w:val="en-US"/>
        </w:rPr>
        <w:t>Biolcati</w:t>
      </w:r>
      <w:proofErr w:type="spellEnd"/>
      <w:r w:rsidRPr="00135598">
        <w:rPr>
          <w:lang w:val="en-US"/>
        </w:rPr>
        <w:t xml:space="preserve"> et al., 2021). Hence, cultural independent approaches (such as metagenomics) have become more popular to better understand the microbial ecology, providing a surprisingly frequent identification of genera and species not previously associated with cheese ecosystems (Cotter &amp; Beresford, 2017; </w:t>
      </w:r>
      <w:proofErr w:type="spellStart"/>
      <w:r w:rsidRPr="00135598">
        <w:rPr>
          <w:lang w:val="en-US"/>
        </w:rPr>
        <w:t>Ercolini</w:t>
      </w:r>
      <w:proofErr w:type="spellEnd"/>
      <w:r w:rsidRPr="00135598">
        <w:rPr>
          <w:lang w:val="en-US"/>
        </w:rPr>
        <w:t xml:space="preserve">, 2020). </w:t>
      </w:r>
    </w:p>
    <w:p w14:paraId="7204FD08" w14:textId="77777777" w:rsidR="00135598" w:rsidRPr="00135598" w:rsidRDefault="00135598" w:rsidP="00135598">
      <w:pPr>
        <w:jc w:val="both"/>
        <w:rPr>
          <w:lang w:val="en-US"/>
        </w:rPr>
      </w:pPr>
    </w:p>
    <w:p w14:paraId="446C166A" w14:textId="77777777" w:rsidR="00135598" w:rsidRPr="00135598" w:rsidRDefault="00135598" w:rsidP="00135598">
      <w:pPr>
        <w:jc w:val="both"/>
        <w:rPr>
          <w:lang w:val="en-US"/>
        </w:rPr>
      </w:pPr>
      <w:r w:rsidRPr="00135598">
        <w:rPr>
          <w:lang w:val="en-US"/>
        </w:rPr>
        <w:t xml:space="preserve">Organic production in the US has increased rapidly over the past decade with a consumer market for organic milk increasing from 1.9 to 5.0% of total milk sales (Snider et al., 2022). </w:t>
      </w:r>
      <w:proofErr w:type="gramStart"/>
      <w:r w:rsidRPr="00135598">
        <w:rPr>
          <w:lang w:val="en-US"/>
        </w:rPr>
        <w:t>In order to</w:t>
      </w:r>
      <w:proofErr w:type="gramEnd"/>
      <w:r w:rsidRPr="00135598">
        <w:rPr>
          <w:lang w:val="en-US"/>
        </w:rPr>
        <w:t xml:space="preserve"> satisfy physiological, epidemiological and developmental requirements for animals such as those which have free access to outdoor areas, organic animal farming management ensures better conditions than the conventional one. The regulation further establishes that at least 60% of feedstuffs are produced on the farm itself and includes specific guidelines for veterinary treatment. Moreover, organic farming is also providing benefits for the environment, such as a reduction in chemical inputs, soil conservation and reducing aquifer pollution (Scozzafava et al., 2020). The cheese microbiota comes from three sources: the indigenous milk microbiota, the inoculated starter cultures, and the cheese production environment (</w:t>
      </w:r>
      <w:proofErr w:type="spellStart"/>
      <w:r w:rsidRPr="00135598">
        <w:rPr>
          <w:lang w:val="en-US"/>
        </w:rPr>
        <w:t>Anastasiou</w:t>
      </w:r>
      <w:proofErr w:type="spellEnd"/>
      <w:r w:rsidRPr="00135598">
        <w:rPr>
          <w:lang w:val="en-US"/>
        </w:rPr>
        <w:t xml:space="preserve"> et al., 2022). There is a lack of data on the extent to which milk microbiota play an essential role in defining the product specificity of mountain dairy products. However, it has been hypothesized that the summer transhumance to mountain pastures would alter the microbial population of the milk, and that milk microbiota could affect the cheese-making process (Secchi et al., 2023). Furthermore, the most significant contributor to the environmental impact of cheese production is the raw milk production phase (</w:t>
      </w:r>
      <w:proofErr w:type="spellStart"/>
      <w:r w:rsidRPr="00135598">
        <w:rPr>
          <w:lang w:val="en-US"/>
        </w:rPr>
        <w:t>Rencricca</w:t>
      </w:r>
      <w:proofErr w:type="spellEnd"/>
      <w:r w:rsidRPr="00135598">
        <w:rPr>
          <w:lang w:val="en-US"/>
        </w:rPr>
        <w:t xml:space="preserve"> et al., 2023). </w:t>
      </w:r>
      <w:proofErr w:type="spellStart"/>
      <w:r w:rsidRPr="00135598">
        <w:rPr>
          <w:lang w:val="en-US"/>
        </w:rPr>
        <w:t>Tzamaloukas</w:t>
      </w:r>
      <w:proofErr w:type="spellEnd"/>
      <w:r w:rsidRPr="00135598">
        <w:rPr>
          <w:lang w:val="en-US"/>
        </w:rPr>
        <w:t xml:space="preserve"> et al. (2021) investigated the effect of the different farming management </w:t>
      </w:r>
      <w:proofErr w:type="gramStart"/>
      <w:r w:rsidRPr="00135598">
        <w:rPr>
          <w:lang w:val="en-US"/>
        </w:rPr>
        <w:t>on</w:t>
      </w:r>
      <w:proofErr w:type="gramEnd"/>
      <w:r w:rsidRPr="00135598">
        <w:rPr>
          <w:lang w:val="en-US"/>
        </w:rPr>
        <w:t xml:space="preserve"> Cyprus´s cheese biochemical profile. Accordingly, the ruminants' milk fat content was not influenced by any of their farming practices. However, under organic farming practices, milk and cheese contained increased values of total mono-unsaturated FA (MUFA) and poly-unsaturated FA (PUFA). Nevertheless, there was an increase in total mono-unsaturated FA (MUFA) and poly-unsaturated FA (PUFA) in milk and dairy products and a decrease in total saturated FA (SFA) </w:t>
      </w:r>
      <w:proofErr w:type="gramStart"/>
      <w:r w:rsidRPr="00135598">
        <w:rPr>
          <w:lang w:val="en-US"/>
        </w:rPr>
        <w:t>as a result of</w:t>
      </w:r>
      <w:proofErr w:type="gramEnd"/>
      <w:r w:rsidRPr="00135598">
        <w:rPr>
          <w:lang w:val="en-US"/>
        </w:rPr>
        <w:t xml:space="preserve"> organic farming practices. </w:t>
      </w:r>
    </w:p>
    <w:p w14:paraId="01A4B9C0" w14:textId="77777777" w:rsidR="00135598" w:rsidRPr="00135598" w:rsidRDefault="00135598" w:rsidP="00135598">
      <w:pPr>
        <w:jc w:val="both"/>
        <w:rPr>
          <w:lang w:val="en-US"/>
        </w:rPr>
      </w:pPr>
    </w:p>
    <w:p w14:paraId="12439119" w14:textId="2776BB0A" w:rsidR="00135598" w:rsidRPr="00746B7D" w:rsidRDefault="00135598" w:rsidP="00135598">
      <w:pPr>
        <w:jc w:val="both"/>
        <w:rPr>
          <w:lang w:val="en-US"/>
        </w:rPr>
      </w:pPr>
      <w:r w:rsidRPr="00135598">
        <w:rPr>
          <w:lang w:val="en-US"/>
        </w:rPr>
        <w:t xml:space="preserve">The potential development of plant protein ingredients as a substitute for milk-based cheese are currently being investigated. It is, however, difficult to develop plant products that are composed and functionally compatible with the properties of traditionally made cheese. </w:t>
      </w:r>
      <w:proofErr w:type="gramStart"/>
      <w:r w:rsidRPr="00135598">
        <w:rPr>
          <w:lang w:val="en-US"/>
        </w:rPr>
        <w:t>At this time</w:t>
      </w:r>
      <w:proofErr w:type="gramEnd"/>
      <w:r w:rsidRPr="00135598">
        <w:rPr>
          <w:lang w:val="en-US"/>
        </w:rPr>
        <w:t xml:space="preserve">, commercially available alternatives to cheese with plant </w:t>
      </w:r>
      <w:r w:rsidRPr="00135598">
        <w:rPr>
          <w:lang w:val="en-US"/>
        </w:rPr>
        <w:lastRenderedPageBreak/>
        <w:t>proteins have relied significantly on not protein components such as starch and coconut oil for delivery of functions that result in low levels of protein and high fat content when a finished product is made (Grasso et al., 2023). Grossmann &amp; McClements (2021) define plant-based cheese as follows: “Plant-based cheese is an edible material prepared from plant ingredients that is designed to have a similar appearance, texture, an</w:t>
      </w:r>
      <w:r w:rsidRPr="002563EF">
        <w:t>d flavour</w:t>
      </w:r>
      <w:r w:rsidRPr="00135598">
        <w:rPr>
          <w:lang w:val="en-US"/>
        </w:rPr>
        <w:t xml:space="preserve"> as animal-based cheeses”. In line with that definition, the design principle behind plant-based cheese production is to match the physicochemical and sensory attributes of a specific traditional cheese, a result which can be achieved by using a diversity of different ingredients and structuring methods determine by the cheese features required (Grossmann &amp; McClements, 2021).</w:t>
      </w:r>
    </w:p>
    <w:p w14:paraId="5CF44C67" w14:textId="77777777" w:rsidR="00081E79" w:rsidRDefault="00081E79" w:rsidP="00081E79">
      <w:pPr>
        <w:pStyle w:val="Heading1"/>
        <w:spacing w:before="240" w:after="120"/>
        <w:ind w:right="0"/>
        <w:jc w:val="left"/>
        <w:rPr>
          <w:b/>
          <w:bCs/>
          <w:color w:val="000000"/>
          <w:sz w:val="24"/>
          <w:lang w:val="en-GB"/>
        </w:rPr>
      </w:pPr>
      <w:r>
        <w:rPr>
          <w:b/>
          <w:bCs/>
          <w:color w:val="000000"/>
          <w:sz w:val="24"/>
          <w:lang w:val="en-GB"/>
        </w:rPr>
        <w:t>2. PhD Thesis Objectives and Milestones</w:t>
      </w:r>
    </w:p>
    <w:p w14:paraId="31D975A5" w14:textId="77777777" w:rsidR="00B35BB2" w:rsidRPr="0003238D" w:rsidRDefault="00B35BB2" w:rsidP="00B35BB2">
      <w:pPr>
        <w:jc w:val="both"/>
      </w:pPr>
      <w:r w:rsidRPr="0003238D">
        <w:t xml:space="preserve">Within the overall objective mentioned above this PhD thesis project can be subdivided into the following activities according to the Gantt diagram given in Table 1: </w:t>
      </w:r>
    </w:p>
    <w:p w14:paraId="7E8304D1" w14:textId="77777777" w:rsidR="00B35BB2" w:rsidRPr="006C0549" w:rsidRDefault="00B35BB2" w:rsidP="00B35BB2">
      <w:pPr>
        <w:ind w:left="426" w:hanging="426"/>
        <w:jc w:val="both"/>
        <w:rPr>
          <w:b/>
          <w:bCs/>
        </w:rPr>
      </w:pPr>
      <w:r w:rsidRPr="006C0549">
        <w:t>A1)</w:t>
      </w:r>
      <w:r w:rsidRPr="006C0549">
        <w:tab/>
      </w:r>
      <w:r w:rsidRPr="006C0549">
        <w:rPr>
          <w:b/>
          <w:bCs/>
        </w:rPr>
        <w:t>PB cheese - Studying the best combination of different ingredients</w:t>
      </w:r>
      <w:r>
        <w:rPr>
          <w:b/>
          <w:bCs/>
        </w:rPr>
        <w:t xml:space="preserve"> and microorganisms</w:t>
      </w:r>
      <w:r w:rsidRPr="006C0549">
        <w:rPr>
          <w:b/>
          <w:bCs/>
        </w:rPr>
        <w:t xml:space="preserve"> </w:t>
      </w:r>
      <w:r>
        <w:t xml:space="preserve">to find out the best quantities of different ingredients that can simulate the feature of a milk based </w:t>
      </w:r>
      <w:proofErr w:type="spellStart"/>
      <w:r>
        <w:t>Crescenza</w:t>
      </w:r>
      <w:proofErr w:type="spellEnd"/>
      <w:r>
        <w:t xml:space="preserve"> soft fresh cheese and evaluate the effect of the fermentation process.</w:t>
      </w:r>
    </w:p>
    <w:p w14:paraId="035CC9E1" w14:textId="77777777" w:rsidR="00B35BB2" w:rsidRPr="00E60821" w:rsidRDefault="00B35BB2" w:rsidP="00B35BB2">
      <w:pPr>
        <w:ind w:left="426" w:hanging="426"/>
        <w:jc w:val="both"/>
      </w:pPr>
      <w:r w:rsidRPr="00527010">
        <w:t>A2)</w:t>
      </w:r>
      <w:r w:rsidRPr="00527010">
        <w:tab/>
      </w:r>
      <w:r w:rsidRPr="00527010">
        <w:rPr>
          <w:b/>
          <w:bCs/>
        </w:rPr>
        <w:t xml:space="preserve">AB </w:t>
      </w:r>
      <w:r w:rsidRPr="00D3097F">
        <w:rPr>
          <w:b/>
          <w:bCs/>
        </w:rPr>
        <w:t>cheese -</w:t>
      </w:r>
      <w:r>
        <w:rPr>
          <w:b/>
          <w:bCs/>
        </w:rPr>
        <w:t xml:space="preserve"> </w:t>
      </w:r>
      <w:r w:rsidRPr="00D3097F">
        <w:rPr>
          <w:b/>
          <w:bCs/>
        </w:rPr>
        <w:t xml:space="preserve">Culture dependent </w:t>
      </w:r>
      <w:r>
        <w:rPr>
          <w:b/>
          <w:bCs/>
        </w:rPr>
        <w:t xml:space="preserve">approach </w:t>
      </w:r>
      <w:r>
        <w:t xml:space="preserve">to roughly identify the </w:t>
      </w:r>
      <w:r w:rsidRPr="00E60821">
        <w:t>cultivable</w:t>
      </w:r>
      <w:r>
        <w:t xml:space="preserve"> </w:t>
      </w:r>
      <w:r w:rsidRPr="00E60821">
        <w:t>microbial components of cheese</w:t>
      </w:r>
      <w:r>
        <w:t>.</w:t>
      </w:r>
    </w:p>
    <w:p w14:paraId="19B96B45" w14:textId="77777777" w:rsidR="00B35BB2" w:rsidRPr="00D3097F" w:rsidRDefault="00B35BB2" w:rsidP="00B35BB2">
      <w:pPr>
        <w:ind w:left="426" w:hanging="426"/>
        <w:jc w:val="both"/>
        <w:rPr>
          <w:b/>
          <w:bCs/>
        </w:rPr>
      </w:pPr>
      <w:r w:rsidRPr="00D3097F">
        <w:t>A3)</w:t>
      </w:r>
      <w:r w:rsidRPr="00D3097F">
        <w:tab/>
      </w:r>
      <w:r w:rsidRPr="00D3097F">
        <w:rPr>
          <w:b/>
          <w:bCs/>
        </w:rPr>
        <w:t xml:space="preserve">AB cheese - Culture independent </w:t>
      </w:r>
      <w:r>
        <w:rPr>
          <w:b/>
          <w:bCs/>
        </w:rPr>
        <w:t xml:space="preserve">approach </w:t>
      </w:r>
      <w:r>
        <w:t>to better understand the overall microbial ecology of the cheese over time. Consequently, the data obtained by the previous method will be compared with this one.</w:t>
      </w:r>
    </w:p>
    <w:p w14:paraId="7955082F" w14:textId="77777777" w:rsidR="00B35BB2" w:rsidRPr="000B7615" w:rsidRDefault="00B35BB2" w:rsidP="00B35BB2">
      <w:pPr>
        <w:ind w:left="426" w:hanging="426"/>
        <w:jc w:val="both"/>
      </w:pPr>
      <w:r w:rsidRPr="000B7615">
        <w:t>A4)</w:t>
      </w:r>
      <w:r w:rsidRPr="000B7615">
        <w:tab/>
      </w:r>
      <w:r w:rsidRPr="00D3097F">
        <w:rPr>
          <w:b/>
          <w:bCs/>
        </w:rPr>
        <w:t>PB cheese -</w:t>
      </w:r>
      <w:r w:rsidRPr="000B7615">
        <w:rPr>
          <w:b/>
          <w:bCs/>
        </w:rPr>
        <w:t xml:space="preserve"> Evaluation of the texture and </w:t>
      </w:r>
      <w:r>
        <w:rPr>
          <w:b/>
          <w:bCs/>
        </w:rPr>
        <w:t>biochemical attributes</w:t>
      </w:r>
      <w:r w:rsidRPr="000B7615">
        <w:rPr>
          <w:b/>
          <w:bCs/>
        </w:rPr>
        <w:t xml:space="preserve"> </w:t>
      </w:r>
      <w:r>
        <w:t>to explore the biochemical changes of the cheese during the fermentation process and to know its emulsion stability.</w:t>
      </w:r>
    </w:p>
    <w:p w14:paraId="4E27F646" w14:textId="77777777" w:rsidR="00B35BB2" w:rsidRPr="0018624F" w:rsidRDefault="00B35BB2" w:rsidP="00B35BB2">
      <w:pPr>
        <w:ind w:left="426" w:hanging="426"/>
        <w:jc w:val="both"/>
      </w:pPr>
      <w:r w:rsidRPr="00D3097F">
        <w:t>A5)</w:t>
      </w:r>
      <w:r w:rsidRPr="00D3097F">
        <w:tab/>
      </w:r>
      <w:r w:rsidRPr="00D3097F">
        <w:rPr>
          <w:b/>
          <w:bCs/>
        </w:rPr>
        <w:t xml:space="preserve">AB cheese - Physiochemical </w:t>
      </w:r>
      <w:r>
        <w:rPr>
          <w:b/>
          <w:bCs/>
        </w:rPr>
        <w:t xml:space="preserve">and biochemical </w:t>
      </w:r>
      <w:r w:rsidRPr="00D3097F">
        <w:rPr>
          <w:b/>
          <w:bCs/>
        </w:rPr>
        <w:t xml:space="preserve">analyses </w:t>
      </w:r>
      <w:r>
        <w:t>to investigate the chemical components and their interaction in the cheese over time.</w:t>
      </w:r>
    </w:p>
    <w:p w14:paraId="6E1FB75D" w14:textId="77777777" w:rsidR="00B35BB2" w:rsidRPr="005956FA" w:rsidRDefault="00B35BB2" w:rsidP="00B35BB2">
      <w:pPr>
        <w:ind w:left="426" w:hanging="426"/>
        <w:jc w:val="both"/>
        <w:rPr>
          <w:lang w:val="en-US"/>
        </w:rPr>
      </w:pPr>
      <w:r w:rsidRPr="005956FA">
        <w:t>A6)</w:t>
      </w:r>
      <w:r w:rsidRPr="005956FA">
        <w:tab/>
      </w:r>
      <w:r w:rsidRPr="005956FA">
        <w:rPr>
          <w:b/>
          <w:bCs/>
        </w:rPr>
        <w:t>Writing and Editing</w:t>
      </w:r>
      <w:r w:rsidRPr="005956FA">
        <w:t xml:space="preserve"> </w:t>
      </w:r>
      <w:r>
        <w:rPr>
          <w:lang w:val="en-GB"/>
        </w:rPr>
        <w:t>of the PhD thesis, scientific papers and oral and/or poster communications.</w:t>
      </w:r>
    </w:p>
    <w:p w14:paraId="65561110" w14:textId="77777777" w:rsidR="00B35BB2" w:rsidRPr="00432AC7" w:rsidRDefault="00B35BB2" w:rsidP="00081E79">
      <w:pPr>
        <w:ind w:left="426" w:hanging="426"/>
        <w:jc w:val="both"/>
        <w:rPr>
          <w:lang w:val="en-US"/>
        </w:rPr>
      </w:pPr>
    </w:p>
    <w:p w14:paraId="3ADCDB1E" w14:textId="1CECDDEA" w:rsidR="00081E79" w:rsidRPr="00432AC7" w:rsidRDefault="00081E79" w:rsidP="00081E79">
      <w:pPr>
        <w:spacing w:before="300" w:after="120"/>
        <w:rPr>
          <w:lang w:val="en-US"/>
        </w:rPr>
      </w:pPr>
      <w:r>
        <w:rPr>
          <w:b/>
          <w:i/>
          <w:iCs/>
          <w:sz w:val="18"/>
          <w:lang w:val="en-GB"/>
        </w:rPr>
        <w:t xml:space="preserve">Table </w:t>
      </w:r>
      <w:r w:rsidR="00B35BB2">
        <w:rPr>
          <w:b/>
          <w:i/>
          <w:iCs/>
          <w:sz w:val="18"/>
          <w:lang w:val="en-GB"/>
        </w:rPr>
        <w:t>1</w:t>
      </w:r>
      <w:r>
        <w:rPr>
          <w:i/>
          <w:iCs/>
          <w:sz w:val="18"/>
          <w:lang w:val="en-GB"/>
        </w:rPr>
        <w:tab/>
      </w:r>
      <w:r w:rsidRPr="00432AC7">
        <w:rPr>
          <w:lang w:val="en-US"/>
        </w:rPr>
        <w:t>Gantt diagram for this PhD thesis project.</w:t>
      </w:r>
    </w:p>
    <w:tbl>
      <w:tblPr>
        <w:tblW w:w="4897" w:type="pct"/>
        <w:tblInd w:w="-30" w:type="dxa"/>
        <w:tblCellMar>
          <w:top w:w="15" w:type="dxa"/>
          <w:left w:w="15" w:type="dxa"/>
          <w:right w:w="15" w:type="dxa"/>
        </w:tblCellMar>
        <w:tblLook w:val="04A0" w:firstRow="1" w:lastRow="0" w:firstColumn="1" w:lastColumn="0" w:noHBand="0" w:noVBand="1"/>
      </w:tblPr>
      <w:tblGrid>
        <w:gridCol w:w="485"/>
        <w:gridCol w:w="2642"/>
        <w:gridCol w:w="228"/>
        <w:gridCol w:w="229"/>
        <w:gridCol w:w="223"/>
        <w:gridCol w:w="224"/>
        <w:gridCol w:w="225"/>
        <w:gridCol w:w="225"/>
        <w:gridCol w:w="226"/>
        <w:gridCol w:w="225"/>
        <w:gridCol w:w="226"/>
        <w:gridCol w:w="242"/>
        <w:gridCol w:w="243"/>
        <w:gridCol w:w="243"/>
        <w:gridCol w:w="241"/>
        <w:gridCol w:w="242"/>
        <w:gridCol w:w="248"/>
        <w:gridCol w:w="249"/>
        <w:gridCol w:w="243"/>
        <w:gridCol w:w="248"/>
        <w:gridCol w:w="248"/>
        <w:gridCol w:w="249"/>
        <w:gridCol w:w="247"/>
        <w:gridCol w:w="248"/>
        <w:gridCol w:w="249"/>
        <w:gridCol w:w="276"/>
      </w:tblGrid>
      <w:tr w:rsidR="005F432F" w:rsidRPr="00425D62" w14:paraId="6AF5B6AF" w14:textId="77777777" w:rsidTr="005F432F">
        <w:trPr>
          <w:cantSplit/>
          <w:trHeight w:val="23"/>
        </w:trPr>
        <w:tc>
          <w:tcPr>
            <w:tcW w:w="312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4B146B1" w14:textId="77777777" w:rsidR="005F432F" w:rsidRPr="00425D62" w:rsidRDefault="005F432F" w:rsidP="008250C6">
            <w:pPr>
              <w:pStyle w:val="Heading2"/>
            </w:pPr>
            <w:r w:rsidRPr="00425D62">
              <w:rPr>
                <w:bCs/>
                <w:sz w:val="18"/>
              </w:rPr>
              <w:t>Activity</w:t>
            </w:r>
            <w:r w:rsidRPr="00425D62">
              <w:rPr>
                <w:bCs/>
                <w:sz w:val="18"/>
              </w:rPr>
              <w:tab/>
            </w:r>
            <w:r w:rsidRPr="00425D62">
              <w:rPr>
                <w:bCs/>
                <w:sz w:val="18"/>
              </w:rPr>
              <w:tab/>
            </w:r>
            <w:proofErr w:type="gramStart"/>
            <w:r w:rsidRPr="00425D62">
              <w:rPr>
                <w:bCs/>
                <w:sz w:val="18"/>
              </w:rPr>
              <w:tab/>
              <w:t xml:space="preserve">  Months</w:t>
            </w:r>
            <w:proofErr w:type="gramEnd"/>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F1CB11" w14:textId="77777777" w:rsidR="005F432F" w:rsidRPr="00425D62" w:rsidRDefault="005F432F" w:rsidP="008250C6">
            <w:pPr>
              <w:jc w:val="center"/>
              <w:rPr>
                <w:b/>
                <w:bCs/>
                <w:sz w:val="18"/>
              </w:rPr>
            </w:pPr>
            <w:r w:rsidRPr="00425D62">
              <w:rPr>
                <w:b/>
                <w:bCs/>
                <w:sz w:val="18"/>
              </w:rPr>
              <w:t>1</w:t>
            </w: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08320E" w14:textId="77777777" w:rsidR="005F432F" w:rsidRPr="00425D62" w:rsidRDefault="005F432F" w:rsidP="008250C6">
            <w:pPr>
              <w:jc w:val="center"/>
              <w:rPr>
                <w:b/>
                <w:bCs/>
                <w:sz w:val="18"/>
              </w:rPr>
            </w:pPr>
            <w:r w:rsidRPr="00425D62">
              <w:rPr>
                <w:b/>
                <w:bCs/>
                <w:sz w:val="18"/>
              </w:rPr>
              <w:t>2</w:t>
            </w: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775059F" w14:textId="77777777" w:rsidR="005F432F" w:rsidRPr="00425D62" w:rsidRDefault="005F432F" w:rsidP="008250C6">
            <w:pPr>
              <w:jc w:val="center"/>
              <w:rPr>
                <w:b/>
                <w:bCs/>
                <w:sz w:val="18"/>
              </w:rPr>
            </w:pPr>
            <w:r w:rsidRPr="00425D62">
              <w:rPr>
                <w:b/>
                <w:bCs/>
                <w:sz w:val="18"/>
              </w:rPr>
              <w:t>3</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F6589FE" w14:textId="77777777" w:rsidR="005F432F" w:rsidRPr="00425D62" w:rsidRDefault="005F432F" w:rsidP="008250C6">
            <w:pPr>
              <w:jc w:val="center"/>
              <w:rPr>
                <w:b/>
                <w:bCs/>
                <w:sz w:val="18"/>
              </w:rPr>
            </w:pPr>
            <w:r w:rsidRPr="00425D62">
              <w:rPr>
                <w:b/>
                <w:bCs/>
                <w:sz w:val="18"/>
              </w:rPr>
              <w:t>4</w:t>
            </w: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56B97F6" w14:textId="77777777" w:rsidR="005F432F" w:rsidRPr="00425D62" w:rsidRDefault="005F432F" w:rsidP="008250C6">
            <w:pPr>
              <w:jc w:val="center"/>
              <w:rPr>
                <w:b/>
                <w:bCs/>
                <w:sz w:val="18"/>
              </w:rPr>
            </w:pPr>
            <w:r w:rsidRPr="00425D62">
              <w:rPr>
                <w:b/>
                <w:bCs/>
                <w:sz w:val="18"/>
              </w:rPr>
              <w:t>5</w:t>
            </w: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BB1852B" w14:textId="77777777" w:rsidR="005F432F" w:rsidRPr="00425D62" w:rsidRDefault="005F432F" w:rsidP="008250C6">
            <w:pPr>
              <w:jc w:val="center"/>
              <w:rPr>
                <w:b/>
                <w:bCs/>
                <w:sz w:val="18"/>
              </w:rPr>
            </w:pPr>
            <w:r w:rsidRPr="00425D62">
              <w:rPr>
                <w:b/>
                <w:bCs/>
                <w:sz w:val="18"/>
              </w:rPr>
              <w:t>6</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44EA36D" w14:textId="77777777" w:rsidR="005F432F" w:rsidRPr="00425D62" w:rsidRDefault="005F432F" w:rsidP="008250C6">
            <w:pPr>
              <w:jc w:val="center"/>
              <w:rPr>
                <w:b/>
                <w:bCs/>
                <w:sz w:val="18"/>
              </w:rPr>
            </w:pPr>
            <w:r w:rsidRPr="00425D62">
              <w:rPr>
                <w:b/>
                <w:bCs/>
                <w:sz w:val="18"/>
              </w:rPr>
              <w:t>7</w:t>
            </w: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7E08084" w14:textId="77777777" w:rsidR="005F432F" w:rsidRPr="00425D62" w:rsidRDefault="005F432F" w:rsidP="008250C6">
            <w:pPr>
              <w:jc w:val="center"/>
              <w:rPr>
                <w:b/>
                <w:bCs/>
                <w:sz w:val="18"/>
              </w:rPr>
            </w:pPr>
            <w:r w:rsidRPr="00425D62">
              <w:rPr>
                <w:b/>
                <w:bCs/>
                <w:sz w:val="18"/>
              </w:rPr>
              <w:t>8</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AAEFB6E" w14:textId="77777777" w:rsidR="005F432F" w:rsidRPr="00425D62" w:rsidRDefault="005F432F" w:rsidP="008250C6">
            <w:pPr>
              <w:jc w:val="center"/>
              <w:rPr>
                <w:b/>
                <w:bCs/>
                <w:sz w:val="18"/>
              </w:rPr>
            </w:pPr>
            <w:r w:rsidRPr="00425D62">
              <w:rPr>
                <w:b/>
                <w:bCs/>
                <w:sz w:val="18"/>
              </w:rPr>
              <w:t>9</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5F07CA2" w14:textId="77777777" w:rsidR="005F432F" w:rsidRPr="00425D62" w:rsidRDefault="005F432F" w:rsidP="008250C6">
            <w:pPr>
              <w:jc w:val="center"/>
              <w:rPr>
                <w:b/>
                <w:bCs/>
                <w:sz w:val="18"/>
              </w:rPr>
            </w:pPr>
            <w:r w:rsidRPr="00425D62">
              <w:rPr>
                <w:b/>
                <w:bCs/>
                <w:sz w:val="18"/>
              </w:rPr>
              <w:t>10</w:t>
            </w: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5EA2C3D" w14:textId="77777777" w:rsidR="005F432F" w:rsidRPr="00425D62" w:rsidRDefault="005F432F" w:rsidP="008250C6">
            <w:pPr>
              <w:jc w:val="center"/>
              <w:rPr>
                <w:b/>
                <w:bCs/>
                <w:sz w:val="18"/>
              </w:rPr>
            </w:pPr>
            <w:r w:rsidRPr="00425D62">
              <w:rPr>
                <w:b/>
                <w:bCs/>
                <w:sz w:val="18"/>
              </w:rPr>
              <w:t>11</w:t>
            </w: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3B014BF" w14:textId="77777777" w:rsidR="005F432F" w:rsidRPr="00425D62" w:rsidRDefault="005F432F" w:rsidP="008250C6">
            <w:pPr>
              <w:jc w:val="center"/>
              <w:rPr>
                <w:b/>
                <w:bCs/>
                <w:sz w:val="18"/>
              </w:rPr>
            </w:pPr>
            <w:r w:rsidRPr="00425D62">
              <w:rPr>
                <w:b/>
                <w:bCs/>
                <w:sz w:val="18"/>
              </w:rPr>
              <w:t>12</w:t>
            </w: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518D580" w14:textId="77777777" w:rsidR="005F432F" w:rsidRPr="00425D62" w:rsidRDefault="005F432F" w:rsidP="008250C6">
            <w:pPr>
              <w:jc w:val="center"/>
              <w:rPr>
                <w:b/>
                <w:bCs/>
                <w:sz w:val="18"/>
              </w:rPr>
            </w:pPr>
            <w:r w:rsidRPr="00425D62">
              <w:rPr>
                <w:b/>
                <w:bCs/>
                <w:sz w:val="18"/>
              </w:rPr>
              <w:t>13</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4C381D7" w14:textId="77777777" w:rsidR="005F432F" w:rsidRPr="00425D62" w:rsidRDefault="005F432F" w:rsidP="008250C6">
            <w:pPr>
              <w:jc w:val="center"/>
              <w:rPr>
                <w:b/>
                <w:bCs/>
                <w:sz w:val="18"/>
              </w:rPr>
            </w:pPr>
            <w:r w:rsidRPr="00425D62">
              <w:rPr>
                <w:b/>
                <w:bCs/>
                <w:sz w:val="18"/>
              </w:rPr>
              <w:t>14</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58F623" w14:textId="77777777" w:rsidR="005F432F" w:rsidRPr="00425D62" w:rsidRDefault="005F432F" w:rsidP="008250C6">
            <w:pPr>
              <w:jc w:val="center"/>
              <w:rPr>
                <w:b/>
                <w:bCs/>
                <w:sz w:val="18"/>
              </w:rPr>
            </w:pPr>
            <w:r w:rsidRPr="00425D62">
              <w:rPr>
                <w:b/>
                <w:bCs/>
                <w:sz w:val="18"/>
              </w:rPr>
              <w:t>15</w:t>
            </w: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E77F2C" w14:textId="77777777" w:rsidR="005F432F" w:rsidRPr="00425D62" w:rsidRDefault="005F432F" w:rsidP="008250C6">
            <w:pPr>
              <w:jc w:val="center"/>
              <w:rPr>
                <w:b/>
                <w:bCs/>
                <w:sz w:val="18"/>
              </w:rPr>
            </w:pPr>
            <w:r w:rsidRPr="00425D62">
              <w:rPr>
                <w:b/>
                <w:bCs/>
                <w:sz w:val="18"/>
              </w:rPr>
              <w:t>16</w:t>
            </w: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2206888A" w14:textId="77777777" w:rsidR="005F432F" w:rsidRPr="00425D62" w:rsidRDefault="005F432F" w:rsidP="008250C6">
            <w:pPr>
              <w:jc w:val="center"/>
              <w:rPr>
                <w:b/>
                <w:bCs/>
                <w:sz w:val="18"/>
              </w:rPr>
            </w:pPr>
            <w:r w:rsidRPr="00425D62">
              <w:rPr>
                <w:b/>
                <w:bCs/>
                <w:sz w:val="18"/>
              </w:rPr>
              <w:t>17</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B0C988" w14:textId="77777777" w:rsidR="005F432F" w:rsidRPr="00425D62" w:rsidRDefault="005F432F" w:rsidP="008250C6">
            <w:pPr>
              <w:jc w:val="center"/>
              <w:rPr>
                <w:b/>
                <w:bCs/>
                <w:sz w:val="18"/>
              </w:rPr>
            </w:pPr>
            <w:r w:rsidRPr="00425D62">
              <w:rPr>
                <w:b/>
                <w:bCs/>
                <w:sz w:val="18"/>
              </w:rPr>
              <w:t>18</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305778" w14:textId="77777777" w:rsidR="005F432F" w:rsidRPr="00425D62" w:rsidRDefault="005F432F" w:rsidP="008250C6">
            <w:pPr>
              <w:jc w:val="center"/>
              <w:rPr>
                <w:b/>
                <w:bCs/>
                <w:sz w:val="18"/>
              </w:rPr>
            </w:pPr>
            <w:r w:rsidRPr="00425D62">
              <w:rPr>
                <w:b/>
                <w:bCs/>
                <w:sz w:val="18"/>
              </w:rPr>
              <w:t>19</w:t>
            </w:r>
          </w:p>
        </w:tc>
        <w:tc>
          <w:tcPr>
            <w:tcW w:w="249" w:type="dxa"/>
            <w:tcBorders>
              <w:top w:val="single" w:sz="4" w:space="0" w:color="000000"/>
              <w:bottom w:val="single" w:sz="4" w:space="0" w:color="000000"/>
              <w:right w:val="single" w:sz="4" w:space="0" w:color="000000"/>
            </w:tcBorders>
            <w:shd w:val="clear" w:color="auto" w:fill="auto"/>
            <w:vAlign w:val="center"/>
          </w:tcPr>
          <w:p w14:paraId="15989A8C" w14:textId="77777777" w:rsidR="005F432F" w:rsidRPr="00425D62" w:rsidRDefault="005F432F" w:rsidP="008250C6">
            <w:pPr>
              <w:jc w:val="center"/>
              <w:rPr>
                <w:b/>
                <w:bCs/>
                <w:sz w:val="18"/>
              </w:rPr>
            </w:pPr>
            <w:r w:rsidRPr="00425D62">
              <w:rPr>
                <w:b/>
                <w:bCs/>
                <w:sz w:val="18"/>
              </w:rPr>
              <w:t>20</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EF1D72" w14:textId="77777777" w:rsidR="005F432F" w:rsidRPr="00425D62" w:rsidRDefault="005F432F" w:rsidP="008250C6">
            <w:pPr>
              <w:jc w:val="center"/>
              <w:rPr>
                <w:b/>
                <w:bCs/>
                <w:sz w:val="18"/>
              </w:rPr>
            </w:pPr>
            <w:r w:rsidRPr="00425D62">
              <w:rPr>
                <w:b/>
                <w:bCs/>
                <w:sz w:val="18"/>
              </w:rPr>
              <w:t>21</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49A19D" w14:textId="77777777" w:rsidR="005F432F" w:rsidRPr="00425D62" w:rsidRDefault="005F432F" w:rsidP="008250C6">
            <w:pPr>
              <w:jc w:val="center"/>
              <w:rPr>
                <w:b/>
                <w:bCs/>
                <w:sz w:val="18"/>
              </w:rPr>
            </w:pPr>
            <w:r w:rsidRPr="00425D62">
              <w:rPr>
                <w:b/>
                <w:bCs/>
                <w:sz w:val="18"/>
              </w:rPr>
              <w:t>22</w:t>
            </w: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C9DFF9" w14:textId="77777777" w:rsidR="005F432F" w:rsidRPr="00425D62" w:rsidRDefault="005F432F" w:rsidP="008250C6">
            <w:pPr>
              <w:jc w:val="center"/>
              <w:rPr>
                <w:b/>
                <w:bCs/>
                <w:sz w:val="18"/>
              </w:rPr>
            </w:pPr>
            <w:r w:rsidRPr="00425D62">
              <w:rPr>
                <w:b/>
                <w:bCs/>
                <w:sz w:val="18"/>
              </w:rPr>
              <w:t>23</w:t>
            </w: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A2286D" w14:textId="77777777" w:rsidR="005F432F" w:rsidRPr="00425D62" w:rsidRDefault="005F432F" w:rsidP="008250C6">
            <w:pPr>
              <w:jc w:val="center"/>
              <w:rPr>
                <w:b/>
                <w:bCs/>
                <w:sz w:val="18"/>
              </w:rPr>
            </w:pPr>
            <w:r w:rsidRPr="00425D62">
              <w:rPr>
                <w:b/>
                <w:bCs/>
                <w:sz w:val="18"/>
              </w:rPr>
              <w:t>24</w:t>
            </w:r>
          </w:p>
        </w:tc>
      </w:tr>
      <w:tr w:rsidR="005F432F" w:rsidRPr="00425D62" w14:paraId="63D69F1D" w14:textId="77777777" w:rsidTr="005F432F">
        <w:trPr>
          <w:cantSplit/>
          <w:trHeight w:val="23"/>
        </w:trPr>
        <w:tc>
          <w:tcPr>
            <w:tcW w:w="48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6E56A6" w14:textId="77777777" w:rsidR="005F432F" w:rsidRPr="00425D62" w:rsidRDefault="005F432F" w:rsidP="008250C6">
            <w:pPr>
              <w:jc w:val="center"/>
              <w:rPr>
                <w:sz w:val="18"/>
              </w:rPr>
            </w:pPr>
            <w:r w:rsidRPr="00425D62">
              <w:rPr>
                <w:sz w:val="18"/>
              </w:rPr>
              <w:t>A1)</w:t>
            </w:r>
          </w:p>
        </w:tc>
        <w:tc>
          <w:tcPr>
            <w:tcW w:w="26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FF20E7" w14:textId="77777777" w:rsidR="005F432F" w:rsidRPr="00425D62" w:rsidRDefault="005F432F" w:rsidP="008250C6">
            <w:pPr>
              <w:rPr>
                <w:b/>
                <w:bCs/>
                <w:i/>
                <w:iCs/>
                <w:sz w:val="18"/>
              </w:rPr>
            </w:pPr>
            <w:r w:rsidRPr="00425D62">
              <w:rPr>
                <w:b/>
                <w:bCs/>
                <w:i/>
                <w:iCs/>
                <w:sz w:val="18"/>
              </w:rPr>
              <w:t xml:space="preserve">PB cheese - Studying the </w:t>
            </w:r>
          </w:p>
          <w:p w14:paraId="349E2ED6" w14:textId="77777777" w:rsidR="005F432F" w:rsidRPr="00425D62" w:rsidRDefault="005F432F" w:rsidP="008250C6">
            <w:pPr>
              <w:rPr>
                <w:b/>
                <w:bCs/>
                <w:i/>
                <w:iCs/>
                <w:sz w:val="18"/>
              </w:rPr>
            </w:pPr>
            <w:r w:rsidRPr="00425D62">
              <w:rPr>
                <w:b/>
                <w:bCs/>
                <w:i/>
                <w:iCs/>
                <w:sz w:val="18"/>
              </w:rPr>
              <w:t xml:space="preserve">best combination of different </w:t>
            </w:r>
          </w:p>
          <w:p w14:paraId="33779764" w14:textId="77777777" w:rsidR="005F432F" w:rsidRPr="00425D62" w:rsidRDefault="005F432F" w:rsidP="008250C6">
            <w:pPr>
              <w:rPr>
                <w:b/>
                <w:bCs/>
                <w:i/>
                <w:iCs/>
                <w:sz w:val="18"/>
              </w:rPr>
            </w:pPr>
            <w:r w:rsidRPr="00425D62">
              <w:rPr>
                <w:b/>
                <w:bCs/>
                <w:i/>
                <w:iCs/>
                <w:sz w:val="18"/>
              </w:rPr>
              <w:t xml:space="preserve">ingredients </w:t>
            </w:r>
            <w:r>
              <w:rPr>
                <w:b/>
                <w:bCs/>
                <w:i/>
                <w:iCs/>
                <w:sz w:val="18"/>
              </w:rPr>
              <w:t>and microorganisms</w:t>
            </w:r>
          </w:p>
        </w:tc>
        <w:tc>
          <w:tcPr>
            <w:tcW w:w="228" w:type="dxa"/>
            <w:tcBorders>
              <w:top w:val="single" w:sz="4" w:space="0" w:color="000000"/>
              <w:left w:val="single" w:sz="4" w:space="0" w:color="000000"/>
              <w:bottom w:val="single" w:sz="4" w:space="0" w:color="000000"/>
              <w:right w:val="single" w:sz="4" w:space="0" w:color="000000"/>
            </w:tcBorders>
            <w:shd w:val="clear" w:color="auto" w:fill="808080" w:themeFill="background1" w:themeFillShade="80"/>
            <w:tcMar>
              <w:bottom w:w="28" w:type="dxa"/>
            </w:tcMar>
            <w:vAlign w:val="bottom"/>
          </w:tcPr>
          <w:p w14:paraId="0DF7B464"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808080" w:themeFill="background1" w:themeFillShade="80"/>
            <w:tcMar>
              <w:bottom w:w="28" w:type="dxa"/>
            </w:tcMar>
            <w:vAlign w:val="bottom"/>
          </w:tcPr>
          <w:p w14:paraId="72D02ABB" w14:textId="77777777" w:rsidR="005F432F" w:rsidRPr="00425D62" w:rsidRDefault="005F432F" w:rsidP="008250C6">
            <w:pPr>
              <w:rPr>
                <w:sz w:val="18"/>
              </w:rPr>
            </w:pPr>
            <w:r w:rsidRPr="00425D62">
              <w:rPr>
                <w:sz w:val="18"/>
              </w:rPr>
              <w:t> </w:t>
            </w:r>
          </w:p>
        </w:tc>
        <w:tc>
          <w:tcPr>
            <w:tcW w:w="223" w:type="dxa"/>
            <w:tcBorders>
              <w:top w:val="single" w:sz="4" w:space="0" w:color="000000"/>
              <w:left w:val="single" w:sz="4" w:space="0" w:color="000000"/>
              <w:bottom w:val="single" w:sz="4" w:space="0" w:color="000000"/>
              <w:right w:val="single" w:sz="4" w:space="0" w:color="000000"/>
            </w:tcBorders>
            <w:shd w:val="clear" w:color="auto" w:fill="808080" w:themeFill="background1" w:themeFillShade="80"/>
            <w:tcMar>
              <w:top w:w="0" w:type="dxa"/>
              <w:left w:w="0" w:type="dxa"/>
              <w:bottom w:w="28" w:type="dxa"/>
              <w:right w:w="0" w:type="dxa"/>
            </w:tcMar>
            <w:vAlign w:val="bottom"/>
          </w:tcPr>
          <w:p w14:paraId="37042FEF"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808080" w:themeFill="background1" w:themeFillShade="80"/>
            <w:tcMar>
              <w:top w:w="0" w:type="dxa"/>
              <w:left w:w="0" w:type="dxa"/>
              <w:bottom w:w="28" w:type="dxa"/>
              <w:right w:w="0" w:type="dxa"/>
            </w:tcMar>
            <w:vAlign w:val="bottom"/>
          </w:tcPr>
          <w:p w14:paraId="36AFC229"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FB86CAC"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12DCACB"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4C98C16"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31006A1"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8DB11C7"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745B71E"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88ED0BE"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9EAD081"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04DC9A5"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3D7E2E"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1E903D"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9052B8"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1FC23F87" w14:textId="77777777" w:rsidR="005F432F" w:rsidRPr="00425D62" w:rsidRDefault="005F432F" w:rsidP="008250C6">
            <w:pPr>
              <w:pStyle w:val="Header"/>
              <w:tabs>
                <w:tab w:val="clear" w:pos="4819"/>
                <w:tab w:val="clear" w:pos="9638"/>
              </w:tabs>
              <w:snapToGrid w:val="0"/>
              <w:spacing w:line="240" w:lineRule="auto"/>
              <w:rPr>
                <w:rFonts w:eastAsia="Arial Unicode MS"/>
                <w:sz w:val="18"/>
                <w:lang w:val="en-IE"/>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0BD9FB"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B67E60"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7B1AFD04"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AC5A04"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063182"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A60AD7"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FA9FF1" w14:textId="77777777" w:rsidR="005F432F" w:rsidRPr="00425D62" w:rsidRDefault="005F432F" w:rsidP="008250C6">
            <w:pPr>
              <w:snapToGrid w:val="0"/>
              <w:rPr>
                <w:rFonts w:eastAsia="Arial Unicode MS"/>
                <w:sz w:val="18"/>
              </w:rPr>
            </w:pPr>
          </w:p>
        </w:tc>
      </w:tr>
      <w:tr w:rsidR="005F432F" w:rsidRPr="0093578B" w14:paraId="12B51B85" w14:textId="77777777" w:rsidTr="005F432F">
        <w:trPr>
          <w:cantSplit/>
          <w:trHeight w:val="23"/>
        </w:trPr>
        <w:tc>
          <w:tcPr>
            <w:tcW w:w="486" w:type="dxa"/>
            <w:tcBorders>
              <w:top w:val="single" w:sz="4" w:space="0" w:color="000000"/>
              <w:left w:val="single" w:sz="4" w:space="0" w:color="000000"/>
              <w:right w:val="single" w:sz="4" w:space="0" w:color="000000"/>
            </w:tcBorders>
            <w:shd w:val="clear" w:color="auto" w:fill="auto"/>
            <w:vAlign w:val="bottom"/>
          </w:tcPr>
          <w:p w14:paraId="3BA30F14" w14:textId="77777777" w:rsidR="005F432F" w:rsidRPr="00425D62" w:rsidRDefault="005F432F" w:rsidP="008250C6">
            <w:pPr>
              <w:snapToGrid w:val="0"/>
              <w:jc w:val="center"/>
              <w:rPr>
                <w:rFonts w:eastAsia="Arial Unicode MS"/>
                <w:sz w:val="18"/>
                <w:szCs w:val="24"/>
              </w:rPr>
            </w:pPr>
          </w:p>
        </w:tc>
        <w:tc>
          <w:tcPr>
            <w:tcW w:w="2642" w:type="dxa"/>
            <w:tcBorders>
              <w:top w:val="single" w:sz="4" w:space="0" w:color="000000"/>
              <w:left w:val="single" w:sz="4" w:space="0" w:color="000000"/>
              <w:bottom w:val="single" w:sz="4" w:space="0" w:color="000000"/>
            </w:tcBorders>
            <w:shd w:val="clear" w:color="auto" w:fill="auto"/>
            <w:vAlign w:val="bottom"/>
          </w:tcPr>
          <w:p w14:paraId="79864030" w14:textId="77777777" w:rsidR="005F432F" w:rsidRPr="00425D62" w:rsidRDefault="005F432F" w:rsidP="008250C6">
            <w:r w:rsidRPr="00425D62">
              <w:rPr>
                <w:sz w:val="18"/>
              </w:rPr>
              <w:t xml:space="preserve">1) Formulation </w:t>
            </w:r>
            <w:r>
              <w:rPr>
                <w:sz w:val="18"/>
              </w:rPr>
              <w:t>of cheese alterative samples</w:t>
            </w:r>
          </w:p>
        </w:tc>
        <w:tc>
          <w:tcPr>
            <w:tcW w:w="228"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2E596E0B" w14:textId="77777777" w:rsidR="005F432F" w:rsidRPr="00425D62" w:rsidRDefault="005F432F" w:rsidP="008250C6">
            <w:pPr>
              <w:rPr>
                <w:sz w:val="18"/>
              </w:rPr>
            </w:pPr>
            <w:r w:rsidRPr="00425D62">
              <w:rPr>
                <w:sz w:val="18"/>
              </w:rPr>
              <w:t> </w:t>
            </w:r>
          </w:p>
        </w:tc>
        <w:tc>
          <w:tcPr>
            <w:tcW w:w="229" w:type="dxa"/>
            <w:tcBorders>
              <w:top w:val="single" w:sz="4" w:space="0" w:color="000000"/>
              <w:bottom w:val="single" w:sz="4" w:space="0" w:color="000000"/>
              <w:right w:val="single" w:sz="4" w:space="0" w:color="000000"/>
            </w:tcBorders>
            <w:shd w:val="clear" w:color="auto" w:fill="AEAAAA" w:themeFill="background2" w:themeFillShade="BF"/>
            <w:vAlign w:val="bottom"/>
          </w:tcPr>
          <w:p w14:paraId="37DF7889"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31FDFC3"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8D7F3F6"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FB70015"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A8AE5B1" w14:textId="77777777" w:rsidR="005F432F" w:rsidRPr="00425D62" w:rsidRDefault="005F432F" w:rsidP="008250C6">
            <w:pPr>
              <w:pStyle w:val="Header"/>
              <w:tabs>
                <w:tab w:val="clear" w:pos="4819"/>
                <w:tab w:val="clear" w:pos="9638"/>
              </w:tabs>
              <w:snapToGrid w:val="0"/>
              <w:spacing w:line="240" w:lineRule="auto"/>
              <w:rPr>
                <w:rFonts w:eastAsia="Arial Unicode MS"/>
                <w:sz w:val="18"/>
                <w:lang w:val="en-IE"/>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D9A9CC1"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F7C6FB4"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3D63332"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B76C0BB"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5CCAF48"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86D45FB"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3228C71"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F72B839"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122F36"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A9EF8D"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0D57D243"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2A063D"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3E5150"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01C24D59"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7E8679"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F997AB"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3C2815"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DA6081" w14:textId="77777777" w:rsidR="005F432F" w:rsidRPr="00425D62" w:rsidRDefault="005F432F" w:rsidP="008250C6">
            <w:pPr>
              <w:snapToGrid w:val="0"/>
              <w:rPr>
                <w:rFonts w:eastAsia="Arial Unicode MS"/>
                <w:sz w:val="18"/>
              </w:rPr>
            </w:pPr>
          </w:p>
        </w:tc>
      </w:tr>
      <w:tr w:rsidR="005F432F" w:rsidRPr="00425D62" w14:paraId="27DCDDB5" w14:textId="77777777" w:rsidTr="005F432F">
        <w:trPr>
          <w:cantSplit/>
          <w:trHeight w:val="23"/>
        </w:trPr>
        <w:tc>
          <w:tcPr>
            <w:tcW w:w="486" w:type="dxa"/>
            <w:tcBorders>
              <w:left w:val="single" w:sz="4" w:space="0" w:color="000000"/>
              <w:right w:val="single" w:sz="4" w:space="0" w:color="000000"/>
            </w:tcBorders>
            <w:shd w:val="clear" w:color="auto" w:fill="auto"/>
            <w:vAlign w:val="bottom"/>
          </w:tcPr>
          <w:p w14:paraId="48ED6AF3" w14:textId="77777777" w:rsidR="005F432F" w:rsidRPr="00425D62" w:rsidRDefault="005F432F" w:rsidP="008250C6">
            <w:pPr>
              <w:snapToGrid w:val="0"/>
              <w:jc w:val="center"/>
              <w:rPr>
                <w:rFonts w:eastAsia="Arial Unicode MS"/>
                <w:sz w:val="18"/>
                <w:szCs w:val="24"/>
              </w:rPr>
            </w:pPr>
          </w:p>
        </w:tc>
        <w:tc>
          <w:tcPr>
            <w:tcW w:w="2642" w:type="dxa"/>
            <w:tcBorders>
              <w:top w:val="single" w:sz="4" w:space="0" w:color="000000"/>
              <w:left w:val="single" w:sz="4" w:space="0" w:color="000000"/>
              <w:bottom w:val="single" w:sz="4" w:space="0" w:color="000000"/>
            </w:tcBorders>
            <w:shd w:val="clear" w:color="auto" w:fill="auto"/>
            <w:vAlign w:val="bottom"/>
          </w:tcPr>
          <w:p w14:paraId="572CB781" w14:textId="77777777" w:rsidR="005F432F" w:rsidRPr="00425D62" w:rsidRDefault="005F432F" w:rsidP="008250C6">
            <w:pPr>
              <w:rPr>
                <w:sz w:val="18"/>
              </w:rPr>
            </w:pPr>
            <w:r w:rsidRPr="00425D62">
              <w:rPr>
                <w:sz w:val="18"/>
              </w:rPr>
              <w:t xml:space="preserve">2) </w:t>
            </w:r>
            <w:r>
              <w:rPr>
                <w:sz w:val="18"/>
              </w:rPr>
              <w:t>Selection of starter cultures</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88B7C9" w14:textId="77777777" w:rsidR="005F432F" w:rsidRPr="00425D62" w:rsidRDefault="005F432F" w:rsidP="008250C6">
            <w:pPr>
              <w:rPr>
                <w:sz w:val="18"/>
              </w:rPr>
            </w:pPr>
            <w:r w:rsidRPr="00425D62">
              <w:rPr>
                <w:sz w:val="18"/>
              </w:rPr>
              <w:t> </w:t>
            </w:r>
          </w:p>
        </w:tc>
        <w:tc>
          <w:tcPr>
            <w:tcW w:w="229" w:type="dxa"/>
            <w:tcBorders>
              <w:top w:val="single" w:sz="4" w:space="0" w:color="000000"/>
              <w:bottom w:val="single" w:sz="4" w:space="0" w:color="000000"/>
              <w:right w:val="single" w:sz="4" w:space="0" w:color="000000"/>
            </w:tcBorders>
            <w:shd w:val="clear" w:color="auto" w:fill="auto"/>
            <w:vAlign w:val="bottom"/>
          </w:tcPr>
          <w:p w14:paraId="3CFF97C0"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346D72A6"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65D4123C"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3CC7006"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4F2630F"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1CEF7DE"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C07A2B6"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BFA209F"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5C251F2"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ACE971E"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2882A73"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CD13B5E"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1DF6AD4"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122427"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01BD8A"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0FD13B04"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D1C0CC"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DE42BA"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56B2B3A2"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C22CFE"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44B542"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EA8C87"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1DF215" w14:textId="77777777" w:rsidR="005F432F" w:rsidRPr="00425D62" w:rsidRDefault="005F432F" w:rsidP="008250C6">
            <w:pPr>
              <w:snapToGrid w:val="0"/>
              <w:rPr>
                <w:rFonts w:eastAsia="Arial Unicode MS"/>
                <w:sz w:val="18"/>
              </w:rPr>
            </w:pPr>
          </w:p>
        </w:tc>
      </w:tr>
      <w:tr w:rsidR="005F432F" w:rsidRPr="0093578B" w14:paraId="662A624A" w14:textId="77777777" w:rsidTr="005F432F">
        <w:trPr>
          <w:cantSplit/>
          <w:trHeight w:val="23"/>
        </w:trPr>
        <w:tc>
          <w:tcPr>
            <w:tcW w:w="48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322691" w14:textId="77777777" w:rsidR="005F432F" w:rsidRPr="00425D62" w:rsidRDefault="005F432F" w:rsidP="008250C6">
            <w:pPr>
              <w:jc w:val="center"/>
              <w:rPr>
                <w:sz w:val="18"/>
              </w:rPr>
            </w:pPr>
            <w:r w:rsidRPr="00425D62">
              <w:rPr>
                <w:sz w:val="18"/>
              </w:rPr>
              <w:t>A2)</w:t>
            </w:r>
          </w:p>
        </w:tc>
        <w:tc>
          <w:tcPr>
            <w:tcW w:w="2642" w:type="dxa"/>
            <w:tcBorders>
              <w:top w:val="single" w:sz="4" w:space="0" w:color="000000"/>
              <w:left w:val="single" w:sz="4" w:space="0" w:color="000000"/>
              <w:bottom w:val="single" w:sz="4" w:space="0" w:color="000000"/>
            </w:tcBorders>
            <w:shd w:val="clear" w:color="auto" w:fill="auto"/>
            <w:vAlign w:val="bottom"/>
          </w:tcPr>
          <w:p w14:paraId="21FE8343" w14:textId="77777777" w:rsidR="005F432F" w:rsidRPr="00425D62" w:rsidRDefault="005F432F" w:rsidP="008250C6">
            <w:pPr>
              <w:rPr>
                <w:b/>
                <w:bCs/>
                <w:i/>
                <w:iCs/>
                <w:sz w:val="18"/>
              </w:rPr>
            </w:pPr>
            <w:r w:rsidRPr="00425D62">
              <w:rPr>
                <w:b/>
                <w:bCs/>
                <w:i/>
                <w:iCs/>
                <w:sz w:val="18"/>
              </w:rPr>
              <w:t xml:space="preserve">AB cheese </w:t>
            </w:r>
            <w:r>
              <w:rPr>
                <w:b/>
                <w:bCs/>
                <w:i/>
                <w:iCs/>
                <w:sz w:val="18"/>
              </w:rPr>
              <w:t>–</w:t>
            </w:r>
            <w:r w:rsidRPr="00425D62">
              <w:rPr>
                <w:b/>
                <w:bCs/>
                <w:i/>
                <w:iCs/>
                <w:sz w:val="18"/>
              </w:rPr>
              <w:t xml:space="preserve"> </w:t>
            </w:r>
            <w:r>
              <w:rPr>
                <w:b/>
                <w:bCs/>
                <w:i/>
                <w:iCs/>
                <w:sz w:val="18"/>
              </w:rPr>
              <w:t>Culture dependent approach</w:t>
            </w:r>
          </w:p>
        </w:tc>
        <w:tc>
          <w:tcPr>
            <w:tcW w:w="228"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3BFE5B1C"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27FA1CBC" w14:textId="77777777" w:rsidR="005F432F" w:rsidRPr="00425D62" w:rsidRDefault="005F432F" w:rsidP="008250C6">
            <w:pPr>
              <w:rPr>
                <w:sz w:val="18"/>
              </w:rPr>
            </w:pPr>
            <w:r w:rsidRPr="00425D62">
              <w:rPr>
                <w:sz w:val="18"/>
              </w:rPr>
              <w:t> </w:t>
            </w:r>
          </w:p>
        </w:tc>
        <w:tc>
          <w:tcPr>
            <w:tcW w:w="223"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412D30CA"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7DB57CB6"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367E4F53"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26B5EAB6"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2BFA0D81"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32E4C8FC"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FF2B17"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124C609"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ACDEEFB"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955F75D"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1FF7F01"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1B8297F"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1CC8B4" w14:textId="77777777" w:rsidR="005F432F" w:rsidRPr="00425D62" w:rsidRDefault="005F432F" w:rsidP="008250C6">
            <w:pPr>
              <w:rPr>
                <w:sz w:val="18"/>
              </w:rPr>
            </w:pPr>
            <w:r w:rsidRPr="00425D62">
              <w:rPr>
                <w:sz w:val="18"/>
              </w:rPr>
              <w:t> </w:t>
            </w: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4C5384" w14:textId="77777777" w:rsidR="005F432F" w:rsidRPr="00425D62" w:rsidRDefault="005F432F" w:rsidP="008250C6">
            <w:pPr>
              <w:rPr>
                <w:sz w:val="18"/>
              </w:rPr>
            </w:pPr>
            <w:r w:rsidRPr="00425D62">
              <w:rPr>
                <w:sz w:val="18"/>
              </w:rPr>
              <w:t> </w:t>
            </w: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532CDCA6"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19A325"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94B04A"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603BC572"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A902EE"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E21D7C"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91DA4B"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702439" w14:textId="77777777" w:rsidR="005F432F" w:rsidRPr="00425D62" w:rsidRDefault="005F432F" w:rsidP="008250C6">
            <w:pPr>
              <w:snapToGrid w:val="0"/>
              <w:rPr>
                <w:rFonts w:eastAsia="Arial Unicode MS"/>
                <w:sz w:val="18"/>
              </w:rPr>
            </w:pPr>
          </w:p>
        </w:tc>
      </w:tr>
      <w:tr w:rsidR="005F432F" w:rsidRPr="0093578B" w14:paraId="1496096F" w14:textId="77777777" w:rsidTr="005F432F">
        <w:trPr>
          <w:cantSplit/>
          <w:trHeight w:val="23"/>
        </w:trPr>
        <w:tc>
          <w:tcPr>
            <w:tcW w:w="486" w:type="dxa"/>
            <w:tcBorders>
              <w:top w:val="single" w:sz="4" w:space="0" w:color="000000"/>
              <w:left w:val="single" w:sz="4" w:space="0" w:color="000000"/>
              <w:right w:val="single" w:sz="4" w:space="0" w:color="000000"/>
            </w:tcBorders>
            <w:shd w:val="clear" w:color="auto" w:fill="auto"/>
            <w:vAlign w:val="bottom"/>
          </w:tcPr>
          <w:p w14:paraId="0309AAF2" w14:textId="77777777" w:rsidR="005F432F" w:rsidRPr="00425D62" w:rsidRDefault="005F432F" w:rsidP="008250C6">
            <w:pPr>
              <w:snapToGrid w:val="0"/>
              <w:jc w:val="center"/>
              <w:rPr>
                <w:rFonts w:eastAsia="Arial Unicode MS"/>
                <w:sz w:val="18"/>
                <w:szCs w:val="24"/>
              </w:rPr>
            </w:pPr>
          </w:p>
        </w:tc>
        <w:tc>
          <w:tcPr>
            <w:tcW w:w="2642" w:type="dxa"/>
            <w:tcBorders>
              <w:top w:val="single" w:sz="4" w:space="0" w:color="000000"/>
              <w:left w:val="single" w:sz="4" w:space="0" w:color="000000"/>
              <w:bottom w:val="single" w:sz="4" w:space="0" w:color="000000"/>
            </w:tcBorders>
            <w:shd w:val="clear" w:color="auto" w:fill="auto"/>
            <w:vAlign w:val="bottom"/>
          </w:tcPr>
          <w:p w14:paraId="1B09EA1E" w14:textId="335A36EB" w:rsidR="005F432F" w:rsidRPr="00B56DAF" w:rsidRDefault="005F432F" w:rsidP="008250C6">
            <w:pPr>
              <w:rPr>
                <w:sz w:val="18"/>
                <w:szCs w:val="22"/>
              </w:rPr>
            </w:pPr>
            <w:r w:rsidRPr="00425D62">
              <w:rPr>
                <w:sz w:val="18"/>
              </w:rPr>
              <w:t xml:space="preserve">1) </w:t>
            </w:r>
            <w:r w:rsidRPr="00425D62">
              <w:rPr>
                <w:sz w:val="18"/>
                <w:szCs w:val="22"/>
              </w:rPr>
              <w:t xml:space="preserve">microbial counts, </w:t>
            </w:r>
            <w:proofErr w:type="gramStart"/>
            <w:r w:rsidRPr="00425D62">
              <w:rPr>
                <w:sz w:val="18"/>
                <w:szCs w:val="22"/>
              </w:rPr>
              <w:t>isolation</w:t>
            </w:r>
            <w:r>
              <w:rPr>
                <w:sz w:val="18"/>
                <w:szCs w:val="22"/>
              </w:rPr>
              <w:t>s</w:t>
            </w:r>
            <w:proofErr w:type="gramEnd"/>
            <w:r>
              <w:rPr>
                <w:sz w:val="18"/>
                <w:szCs w:val="22"/>
              </w:rPr>
              <w:t xml:space="preserve"> </w:t>
            </w:r>
            <w:r w:rsidRPr="00425D62">
              <w:rPr>
                <w:sz w:val="18"/>
                <w:szCs w:val="22"/>
              </w:rPr>
              <w:t>and DNA Extraction</w:t>
            </w:r>
            <w:r>
              <w:rPr>
                <w:sz w:val="18"/>
                <w:szCs w:val="22"/>
              </w:rPr>
              <w:t>s</w:t>
            </w:r>
          </w:p>
        </w:tc>
        <w:tc>
          <w:tcPr>
            <w:tcW w:w="228"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66674767"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232B37B3" w14:textId="77777777" w:rsidR="005F432F" w:rsidRPr="00425D62" w:rsidRDefault="005F432F" w:rsidP="008250C6">
            <w:pPr>
              <w:rPr>
                <w:sz w:val="18"/>
              </w:rPr>
            </w:pPr>
            <w:r w:rsidRPr="00425D62">
              <w:rPr>
                <w:sz w:val="18"/>
              </w:rPr>
              <w:t> </w:t>
            </w:r>
          </w:p>
        </w:tc>
        <w:tc>
          <w:tcPr>
            <w:tcW w:w="22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4C049C7A"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67F3D4FA"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03E60CD"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414541E"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AEBCCDA"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31EABC0"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AAFB572"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1D0C84D" w14:textId="77777777" w:rsidR="005F432F" w:rsidRPr="00425D62" w:rsidRDefault="005F432F" w:rsidP="008250C6">
            <w:pPr>
              <w:snapToGrid w:val="0"/>
              <w:rPr>
                <w:rFonts w:eastAsia="Arial Unicode MS"/>
                <w:sz w:val="18"/>
              </w:rPr>
            </w:pPr>
          </w:p>
        </w:tc>
        <w:tc>
          <w:tcPr>
            <w:tcW w:w="243"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1A135C5" w14:textId="77777777" w:rsidR="005F432F" w:rsidRPr="00425D62" w:rsidRDefault="005F432F" w:rsidP="008250C6">
            <w:pPr>
              <w:snapToGrid w:val="0"/>
              <w:rPr>
                <w:rFonts w:eastAsia="Arial Unicode MS"/>
                <w:sz w:val="18"/>
              </w:rPr>
            </w:pPr>
          </w:p>
        </w:tc>
        <w:tc>
          <w:tcPr>
            <w:tcW w:w="243"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098B3E3" w14:textId="77777777" w:rsidR="005F432F" w:rsidRPr="00425D62" w:rsidRDefault="005F432F" w:rsidP="008250C6">
            <w:pPr>
              <w:snapToGrid w:val="0"/>
              <w:rPr>
                <w:rFonts w:eastAsia="Arial Unicode MS"/>
                <w:sz w:val="18"/>
              </w:rPr>
            </w:pPr>
          </w:p>
        </w:tc>
        <w:tc>
          <w:tcPr>
            <w:tcW w:w="241"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39E5E8" w14:textId="77777777" w:rsidR="005F432F" w:rsidRPr="00425D62" w:rsidRDefault="005F432F" w:rsidP="008250C6">
            <w:pPr>
              <w:snapToGrid w:val="0"/>
              <w:rPr>
                <w:rFonts w:eastAsia="Arial Unicode MS"/>
                <w:sz w:val="18"/>
              </w:rPr>
            </w:pPr>
          </w:p>
        </w:tc>
        <w:tc>
          <w:tcPr>
            <w:tcW w:w="242"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135B1FA" w14:textId="77777777" w:rsidR="005F432F" w:rsidRPr="00425D62" w:rsidRDefault="005F432F" w:rsidP="008250C6">
            <w:pPr>
              <w:rPr>
                <w:sz w:val="18"/>
              </w:rPr>
            </w:pPr>
            <w:r w:rsidRPr="00425D62">
              <w:rPr>
                <w:sz w:val="18"/>
              </w:rPr>
              <w:t> </w:t>
            </w:r>
          </w:p>
        </w:tc>
        <w:tc>
          <w:tcPr>
            <w:tcW w:w="248" w:type="dxa"/>
            <w:tcBorders>
              <w:top w:val="single" w:sz="4" w:space="0" w:color="000000"/>
              <w:bottom w:val="single" w:sz="4" w:space="0" w:color="000000"/>
              <w:right w:val="single" w:sz="4" w:space="0" w:color="000000"/>
            </w:tcBorders>
            <w:shd w:val="clear" w:color="auto" w:fill="auto"/>
            <w:vAlign w:val="bottom"/>
          </w:tcPr>
          <w:p w14:paraId="03F97C3F"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152027C0"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0DA1ABD4"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49ABA2"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4A13B1"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23E22EEC"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777EF4"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4E143B"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6B011C"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167BBE" w14:textId="77777777" w:rsidR="005F432F" w:rsidRPr="00425D62" w:rsidRDefault="005F432F" w:rsidP="008250C6">
            <w:pPr>
              <w:snapToGrid w:val="0"/>
              <w:rPr>
                <w:rFonts w:eastAsia="Arial Unicode MS"/>
                <w:sz w:val="18"/>
              </w:rPr>
            </w:pPr>
          </w:p>
        </w:tc>
      </w:tr>
      <w:tr w:rsidR="005F432F" w:rsidRPr="00425D62" w14:paraId="354F37E6" w14:textId="77777777" w:rsidTr="005F432F">
        <w:trPr>
          <w:cantSplit/>
          <w:trHeight w:val="23"/>
        </w:trPr>
        <w:tc>
          <w:tcPr>
            <w:tcW w:w="486" w:type="dxa"/>
            <w:tcBorders>
              <w:left w:val="single" w:sz="4" w:space="0" w:color="000000"/>
              <w:right w:val="single" w:sz="4" w:space="0" w:color="000000"/>
            </w:tcBorders>
            <w:shd w:val="clear" w:color="auto" w:fill="auto"/>
            <w:vAlign w:val="bottom"/>
          </w:tcPr>
          <w:p w14:paraId="5AF49FE5" w14:textId="77777777" w:rsidR="005F432F" w:rsidRPr="00425D62" w:rsidRDefault="005F432F" w:rsidP="008250C6">
            <w:pPr>
              <w:snapToGrid w:val="0"/>
              <w:jc w:val="center"/>
              <w:rPr>
                <w:rFonts w:eastAsia="Arial Unicode MS"/>
                <w:sz w:val="18"/>
                <w:szCs w:val="24"/>
              </w:rPr>
            </w:pPr>
          </w:p>
        </w:tc>
        <w:tc>
          <w:tcPr>
            <w:tcW w:w="2642" w:type="dxa"/>
            <w:tcBorders>
              <w:top w:val="single" w:sz="4" w:space="0" w:color="000000"/>
              <w:left w:val="single" w:sz="4" w:space="0" w:color="000000"/>
              <w:bottom w:val="single" w:sz="4" w:space="0" w:color="000000"/>
            </w:tcBorders>
            <w:shd w:val="clear" w:color="auto" w:fill="auto"/>
            <w:vAlign w:val="bottom"/>
          </w:tcPr>
          <w:p w14:paraId="75A6F359" w14:textId="77777777" w:rsidR="005F432F" w:rsidRPr="00425D62" w:rsidRDefault="005F432F" w:rsidP="008250C6">
            <w:r w:rsidRPr="00425D62">
              <w:rPr>
                <w:sz w:val="18"/>
              </w:rPr>
              <w:t>2) Rep-PCR and Identification</w:t>
            </w:r>
            <w:r>
              <w:rPr>
                <w:sz w:val="18"/>
              </w:rPr>
              <w:t>s</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D29166"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20B778"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72B4007"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1440052"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48CD10F9"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7E10E95C"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69D56482"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3A7DB342"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352B143"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667195B"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C446C84"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803ADC4"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2DF952"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EC26C58"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tcBorders>
            <w:shd w:val="clear" w:color="auto" w:fill="auto"/>
            <w:vAlign w:val="bottom"/>
          </w:tcPr>
          <w:p w14:paraId="03C35699"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DDD95C" w14:textId="77777777" w:rsidR="005F432F" w:rsidRPr="00425D62" w:rsidRDefault="005F432F" w:rsidP="008250C6">
            <w:pPr>
              <w:rPr>
                <w:sz w:val="18"/>
              </w:rPr>
            </w:pPr>
            <w:r w:rsidRPr="00425D62">
              <w:rPr>
                <w:sz w:val="18"/>
              </w:rPr>
              <w:t> </w:t>
            </w: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14E89DF4"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00531C"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813F3A"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776356AE"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9DA3B5"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9E4A4B"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94FCAF"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AE8C76" w14:textId="77777777" w:rsidR="005F432F" w:rsidRPr="00425D62" w:rsidRDefault="005F432F" w:rsidP="008250C6">
            <w:pPr>
              <w:snapToGrid w:val="0"/>
              <w:rPr>
                <w:rFonts w:eastAsia="Arial Unicode MS"/>
                <w:sz w:val="18"/>
              </w:rPr>
            </w:pPr>
          </w:p>
        </w:tc>
      </w:tr>
      <w:tr w:rsidR="005F432F" w:rsidRPr="0093578B" w14:paraId="699AFC67" w14:textId="77777777" w:rsidTr="005F432F">
        <w:trPr>
          <w:cantSplit/>
          <w:trHeight w:val="23"/>
        </w:trPr>
        <w:tc>
          <w:tcPr>
            <w:tcW w:w="48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2052C3" w14:textId="77777777" w:rsidR="005F432F" w:rsidRPr="00425D62" w:rsidRDefault="005F432F" w:rsidP="008250C6">
            <w:pPr>
              <w:jc w:val="center"/>
              <w:rPr>
                <w:sz w:val="18"/>
              </w:rPr>
            </w:pPr>
            <w:r w:rsidRPr="00425D62">
              <w:rPr>
                <w:sz w:val="18"/>
              </w:rPr>
              <w:t>A3)</w:t>
            </w:r>
          </w:p>
        </w:tc>
        <w:tc>
          <w:tcPr>
            <w:tcW w:w="2642" w:type="dxa"/>
            <w:tcBorders>
              <w:top w:val="single" w:sz="4" w:space="0" w:color="000000"/>
              <w:left w:val="single" w:sz="4" w:space="0" w:color="000000"/>
              <w:bottom w:val="single" w:sz="4" w:space="0" w:color="000000"/>
            </w:tcBorders>
            <w:shd w:val="clear" w:color="auto" w:fill="auto"/>
            <w:vAlign w:val="bottom"/>
          </w:tcPr>
          <w:p w14:paraId="6213E55E" w14:textId="77777777" w:rsidR="005F432F" w:rsidRPr="00425D62" w:rsidRDefault="005F432F" w:rsidP="008250C6">
            <w:pPr>
              <w:rPr>
                <w:b/>
                <w:bCs/>
                <w:i/>
                <w:iCs/>
                <w:sz w:val="18"/>
              </w:rPr>
            </w:pPr>
            <w:r w:rsidRPr="00425D62">
              <w:rPr>
                <w:b/>
                <w:bCs/>
                <w:i/>
                <w:iCs/>
                <w:sz w:val="18"/>
              </w:rPr>
              <w:t xml:space="preserve">AB cheese - </w:t>
            </w:r>
            <w:r>
              <w:rPr>
                <w:b/>
                <w:bCs/>
                <w:i/>
                <w:iCs/>
                <w:sz w:val="18"/>
              </w:rPr>
              <w:t>C</w:t>
            </w:r>
            <w:r w:rsidRPr="00425D62">
              <w:rPr>
                <w:b/>
                <w:bCs/>
                <w:i/>
                <w:iCs/>
                <w:sz w:val="18"/>
              </w:rPr>
              <w:t>ulture independent</w:t>
            </w:r>
            <w:r>
              <w:rPr>
                <w:b/>
                <w:bCs/>
                <w:i/>
                <w:iCs/>
                <w:sz w:val="18"/>
              </w:rPr>
              <w:t xml:space="preserve"> approach</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5341E2"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1342D0"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EF6D285"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DF7118E" w14:textId="77777777" w:rsidR="005F432F" w:rsidRPr="00425D62" w:rsidRDefault="005F432F" w:rsidP="008250C6">
            <w:pPr>
              <w:rPr>
                <w:sz w:val="18"/>
              </w:rPr>
            </w:pPr>
            <w:r w:rsidRPr="00425D62">
              <w:rPr>
                <w:sz w:val="18"/>
              </w:rPr>
              <w:t> </w:t>
            </w: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A695B3D" w14:textId="77777777" w:rsidR="005F432F" w:rsidRPr="00425D62" w:rsidRDefault="005F432F" w:rsidP="008250C6">
            <w:pPr>
              <w:rPr>
                <w:sz w:val="18"/>
              </w:rPr>
            </w:pPr>
            <w:r w:rsidRPr="00425D62">
              <w:rPr>
                <w:sz w:val="18"/>
              </w:rPr>
              <w:t> </w:t>
            </w: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6DE074D"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ECB1480"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FDE5256"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5F096CEE"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07A4CF70" w14:textId="77777777" w:rsidR="005F432F" w:rsidRPr="00425D62" w:rsidRDefault="005F432F" w:rsidP="008250C6">
            <w:pPr>
              <w:rPr>
                <w:sz w:val="18"/>
              </w:rPr>
            </w:pPr>
            <w:r w:rsidRPr="00425D62">
              <w:rPr>
                <w:sz w:val="18"/>
              </w:rPr>
              <w:t> </w:t>
            </w:r>
          </w:p>
        </w:tc>
        <w:tc>
          <w:tcPr>
            <w:tcW w:w="243"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58B6C185" w14:textId="77777777" w:rsidR="005F432F" w:rsidRPr="00425D62" w:rsidRDefault="005F432F" w:rsidP="008250C6">
            <w:pPr>
              <w:rPr>
                <w:sz w:val="18"/>
              </w:rPr>
            </w:pPr>
            <w:r w:rsidRPr="00425D62">
              <w:rPr>
                <w:sz w:val="18"/>
              </w:rPr>
              <w:t> </w:t>
            </w:r>
          </w:p>
        </w:tc>
        <w:tc>
          <w:tcPr>
            <w:tcW w:w="243"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762AF03E" w14:textId="77777777" w:rsidR="005F432F" w:rsidRPr="00425D62" w:rsidRDefault="005F432F" w:rsidP="008250C6">
            <w:pPr>
              <w:rPr>
                <w:sz w:val="18"/>
              </w:rPr>
            </w:pPr>
            <w:r w:rsidRPr="00425D62">
              <w:rPr>
                <w:sz w:val="18"/>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84F6E10"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A3E393F"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271322"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15D2C0"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0E42C999"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3CAEC0"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08D01F"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7F24FCF7"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E980C0"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FD060A" w14:textId="77777777" w:rsidR="005F432F" w:rsidRPr="00425D62" w:rsidRDefault="005F432F" w:rsidP="008250C6">
            <w:pPr>
              <w:rPr>
                <w:sz w:val="18"/>
              </w:rPr>
            </w:pPr>
            <w:r w:rsidRPr="00425D62">
              <w:rPr>
                <w:sz w:val="18"/>
              </w:rPr>
              <w:t> </w:t>
            </w: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DD81A0" w14:textId="77777777" w:rsidR="005F432F" w:rsidRPr="00425D62" w:rsidRDefault="005F432F" w:rsidP="008250C6">
            <w:pPr>
              <w:rPr>
                <w:sz w:val="18"/>
              </w:rPr>
            </w:pPr>
            <w:r w:rsidRPr="00425D62">
              <w:rPr>
                <w:sz w:val="18"/>
              </w:rPr>
              <w:t> </w:t>
            </w:r>
          </w:p>
        </w:tc>
        <w:tc>
          <w:tcPr>
            <w:tcW w:w="276" w:type="dxa"/>
            <w:tcBorders>
              <w:top w:val="single" w:sz="4" w:space="0" w:color="000000"/>
              <w:bottom w:val="single" w:sz="4" w:space="0" w:color="000000"/>
              <w:right w:val="single" w:sz="4" w:space="0" w:color="000000"/>
            </w:tcBorders>
            <w:shd w:val="clear" w:color="auto" w:fill="auto"/>
            <w:vAlign w:val="bottom"/>
          </w:tcPr>
          <w:p w14:paraId="36C2C8B8" w14:textId="77777777" w:rsidR="005F432F" w:rsidRPr="00425D62" w:rsidRDefault="005F432F" w:rsidP="008250C6">
            <w:pPr>
              <w:snapToGrid w:val="0"/>
              <w:rPr>
                <w:rFonts w:eastAsia="Arial Unicode MS"/>
                <w:sz w:val="18"/>
              </w:rPr>
            </w:pPr>
          </w:p>
        </w:tc>
      </w:tr>
      <w:tr w:rsidR="005F432F" w:rsidRPr="00425D62" w14:paraId="191D0EDE" w14:textId="77777777" w:rsidTr="005F432F">
        <w:trPr>
          <w:cantSplit/>
          <w:trHeight w:val="23"/>
        </w:trPr>
        <w:tc>
          <w:tcPr>
            <w:tcW w:w="486" w:type="dxa"/>
            <w:tcBorders>
              <w:top w:val="single" w:sz="4" w:space="0" w:color="000000"/>
              <w:left w:val="single" w:sz="4" w:space="0" w:color="000000"/>
              <w:right w:val="single" w:sz="4" w:space="0" w:color="000000"/>
            </w:tcBorders>
            <w:shd w:val="clear" w:color="auto" w:fill="auto"/>
            <w:vAlign w:val="bottom"/>
          </w:tcPr>
          <w:p w14:paraId="79D1F925" w14:textId="77777777" w:rsidR="005F432F" w:rsidRPr="00425D62" w:rsidRDefault="005F432F" w:rsidP="008250C6">
            <w:pPr>
              <w:snapToGrid w:val="0"/>
              <w:jc w:val="center"/>
              <w:rPr>
                <w:rFonts w:eastAsia="Arial Unicode MS"/>
                <w:sz w:val="18"/>
                <w:szCs w:val="24"/>
              </w:rPr>
            </w:pPr>
          </w:p>
        </w:tc>
        <w:tc>
          <w:tcPr>
            <w:tcW w:w="2642" w:type="dxa"/>
            <w:tcBorders>
              <w:top w:val="single" w:sz="4" w:space="0" w:color="000000"/>
              <w:left w:val="single" w:sz="4" w:space="0" w:color="000000"/>
              <w:bottom w:val="single" w:sz="4" w:space="0" w:color="000000"/>
            </w:tcBorders>
            <w:shd w:val="clear" w:color="auto" w:fill="auto"/>
            <w:vAlign w:val="bottom"/>
          </w:tcPr>
          <w:p w14:paraId="074FF8B5" w14:textId="77777777" w:rsidR="005F432F" w:rsidRPr="00425D62" w:rsidRDefault="005F432F" w:rsidP="008250C6">
            <w:r w:rsidRPr="00425D62">
              <w:rPr>
                <w:sz w:val="18"/>
              </w:rPr>
              <w:t>1) Metagenomics</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04D966"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14E6E3"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FEA5B38"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CBA5B7E" w14:textId="77777777" w:rsidR="005F432F" w:rsidRPr="00425D62" w:rsidRDefault="005F432F" w:rsidP="008250C6">
            <w:pPr>
              <w:rPr>
                <w:sz w:val="18"/>
              </w:rPr>
            </w:pPr>
            <w:r w:rsidRPr="00425D62">
              <w:rPr>
                <w:sz w:val="18"/>
              </w:rPr>
              <w:t> </w:t>
            </w: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454DD0B" w14:textId="77777777" w:rsidR="005F432F" w:rsidRPr="00425D62" w:rsidRDefault="005F432F" w:rsidP="008250C6">
            <w:pPr>
              <w:rPr>
                <w:sz w:val="18"/>
              </w:rPr>
            </w:pPr>
            <w:r w:rsidRPr="00425D62">
              <w:rPr>
                <w:sz w:val="18"/>
              </w:rPr>
              <w:t> </w:t>
            </w: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B0DAF9"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9CD2C1E"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F225470"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430E28D9"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1141F6B5" w14:textId="77777777" w:rsidR="005F432F" w:rsidRPr="00425D62" w:rsidRDefault="005F432F" w:rsidP="008250C6">
            <w:pPr>
              <w:rPr>
                <w:sz w:val="18"/>
              </w:rPr>
            </w:pPr>
            <w:r w:rsidRPr="00425D62">
              <w:rPr>
                <w:sz w:val="18"/>
              </w:rPr>
              <w:t> </w:t>
            </w:r>
          </w:p>
        </w:tc>
        <w:tc>
          <w:tcPr>
            <w:tcW w:w="24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2AA24A7B" w14:textId="77777777" w:rsidR="005F432F" w:rsidRPr="00425D62" w:rsidRDefault="005F432F" w:rsidP="008250C6">
            <w:pPr>
              <w:rPr>
                <w:sz w:val="18"/>
              </w:rPr>
            </w:pPr>
            <w:r w:rsidRPr="00425D62">
              <w:rPr>
                <w:sz w:val="18"/>
              </w:rPr>
              <w:t> </w:t>
            </w:r>
          </w:p>
        </w:tc>
        <w:tc>
          <w:tcPr>
            <w:tcW w:w="24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2F102A86"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A3C285B"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0E4DE17"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28C038"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62F019"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3BA1BB0F"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920F55"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630465"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tcBorders>
            <w:shd w:val="clear" w:color="auto" w:fill="auto"/>
            <w:vAlign w:val="bottom"/>
          </w:tcPr>
          <w:p w14:paraId="2DAC92B3"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34CDAC"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C2F49B"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322ED632"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DC079E" w14:textId="77777777" w:rsidR="005F432F" w:rsidRPr="00425D62" w:rsidRDefault="005F432F" w:rsidP="008250C6">
            <w:pPr>
              <w:snapToGrid w:val="0"/>
              <w:rPr>
                <w:rFonts w:eastAsia="Arial Unicode MS"/>
                <w:sz w:val="18"/>
              </w:rPr>
            </w:pPr>
          </w:p>
        </w:tc>
      </w:tr>
      <w:tr w:rsidR="005F432F" w:rsidRPr="0093578B" w14:paraId="07C23510" w14:textId="77777777" w:rsidTr="005F432F">
        <w:trPr>
          <w:cantSplit/>
          <w:trHeight w:val="23"/>
        </w:trPr>
        <w:tc>
          <w:tcPr>
            <w:tcW w:w="48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D025A8" w14:textId="77777777" w:rsidR="005F432F" w:rsidRPr="00425D62" w:rsidRDefault="005F432F" w:rsidP="008250C6">
            <w:pPr>
              <w:jc w:val="center"/>
              <w:rPr>
                <w:sz w:val="18"/>
              </w:rPr>
            </w:pPr>
            <w:r w:rsidRPr="00425D62">
              <w:rPr>
                <w:sz w:val="18"/>
              </w:rPr>
              <w:t>A4)</w:t>
            </w:r>
          </w:p>
        </w:tc>
        <w:tc>
          <w:tcPr>
            <w:tcW w:w="2642" w:type="dxa"/>
            <w:tcBorders>
              <w:top w:val="single" w:sz="4" w:space="0" w:color="000000"/>
              <w:left w:val="single" w:sz="4" w:space="0" w:color="000000"/>
              <w:bottom w:val="single" w:sz="4" w:space="0" w:color="000000"/>
            </w:tcBorders>
            <w:shd w:val="clear" w:color="auto" w:fill="auto"/>
            <w:vAlign w:val="bottom"/>
          </w:tcPr>
          <w:p w14:paraId="6E414AB0" w14:textId="77777777" w:rsidR="005F432F" w:rsidRPr="00425D62" w:rsidRDefault="005F432F" w:rsidP="008250C6">
            <w:pPr>
              <w:rPr>
                <w:b/>
                <w:bCs/>
                <w:i/>
                <w:iCs/>
                <w:sz w:val="18"/>
              </w:rPr>
            </w:pPr>
            <w:r w:rsidRPr="00425D62">
              <w:rPr>
                <w:b/>
                <w:bCs/>
                <w:i/>
                <w:iCs/>
                <w:sz w:val="18"/>
              </w:rPr>
              <w:t xml:space="preserve">PB cheese - Evaluation of </w:t>
            </w:r>
          </w:p>
          <w:p w14:paraId="59DB25AA" w14:textId="77777777" w:rsidR="005F432F" w:rsidRPr="00425D62" w:rsidRDefault="005F432F" w:rsidP="008250C6">
            <w:pPr>
              <w:rPr>
                <w:b/>
                <w:bCs/>
                <w:i/>
                <w:iCs/>
                <w:sz w:val="18"/>
              </w:rPr>
            </w:pPr>
            <w:r w:rsidRPr="00425D62">
              <w:rPr>
                <w:b/>
                <w:bCs/>
                <w:i/>
                <w:iCs/>
                <w:sz w:val="18"/>
              </w:rPr>
              <w:t xml:space="preserve">the texture and </w:t>
            </w:r>
            <w:r>
              <w:rPr>
                <w:b/>
                <w:bCs/>
                <w:i/>
                <w:iCs/>
                <w:sz w:val="18"/>
              </w:rPr>
              <w:t xml:space="preserve">biochemical </w:t>
            </w:r>
            <w:r w:rsidRPr="00425D62">
              <w:rPr>
                <w:b/>
                <w:bCs/>
                <w:i/>
                <w:iCs/>
                <w:sz w:val="18"/>
              </w:rPr>
              <w:t>attributes</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40E1F8"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29C08F"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FCD0325"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6FE6A13"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9382741"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A46C5F9"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825C7BC" w14:textId="77777777" w:rsidR="005F432F" w:rsidRPr="00425D62" w:rsidRDefault="005F432F" w:rsidP="008250C6">
            <w:pPr>
              <w:rPr>
                <w:sz w:val="18"/>
              </w:rPr>
            </w:pPr>
            <w:r w:rsidRPr="00425D62">
              <w:rPr>
                <w:sz w:val="18"/>
              </w:rPr>
              <w:t> </w:t>
            </w: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C6C4ED0"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2186166"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C5D45D1"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14C52DF"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813F6B9" w14:textId="77777777" w:rsidR="005F432F" w:rsidRPr="00425D62" w:rsidRDefault="005F432F" w:rsidP="008250C6">
            <w:pPr>
              <w:rPr>
                <w:sz w:val="18"/>
              </w:rPr>
            </w:pPr>
            <w:r w:rsidRPr="00425D62">
              <w:rPr>
                <w:sz w:val="18"/>
              </w:rPr>
              <w:t> </w:t>
            </w:r>
          </w:p>
        </w:tc>
        <w:tc>
          <w:tcPr>
            <w:tcW w:w="241"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10ECFC83"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vAlign w:val="bottom"/>
          </w:tcPr>
          <w:p w14:paraId="6E9FF73E"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09DCF492"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7C9F4001"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tcMar>
              <w:top w:w="0" w:type="dxa"/>
              <w:left w:w="0" w:type="dxa"/>
              <w:right w:w="0" w:type="dxa"/>
            </w:tcMar>
          </w:tcPr>
          <w:p w14:paraId="046764B2"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0D8EBDBC"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118A32"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13EF8326"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3B8B51"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5C9E5B"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33F388" w14:textId="77777777" w:rsidR="005F432F" w:rsidRPr="00425D62" w:rsidRDefault="005F432F" w:rsidP="008250C6">
            <w:pPr>
              <w:rPr>
                <w:sz w:val="18"/>
              </w:rPr>
            </w:pPr>
            <w:r w:rsidRPr="00425D62">
              <w:rPr>
                <w:sz w:val="18"/>
              </w:rPr>
              <w:t> </w:t>
            </w: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128697" w14:textId="77777777" w:rsidR="005F432F" w:rsidRPr="00425D62" w:rsidRDefault="005F432F" w:rsidP="008250C6">
            <w:pPr>
              <w:rPr>
                <w:sz w:val="18"/>
              </w:rPr>
            </w:pPr>
            <w:r w:rsidRPr="00425D62">
              <w:rPr>
                <w:sz w:val="18"/>
              </w:rPr>
              <w:t> </w:t>
            </w:r>
          </w:p>
        </w:tc>
      </w:tr>
      <w:tr w:rsidR="005F432F" w:rsidRPr="00425D62" w14:paraId="132DCDD2" w14:textId="77777777" w:rsidTr="005F432F">
        <w:trPr>
          <w:cantSplit/>
          <w:trHeight w:val="23"/>
        </w:trPr>
        <w:tc>
          <w:tcPr>
            <w:tcW w:w="486" w:type="dxa"/>
            <w:tcBorders>
              <w:top w:val="single" w:sz="4" w:space="0" w:color="000000"/>
              <w:left w:val="single" w:sz="4" w:space="0" w:color="000000"/>
              <w:right w:val="single" w:sz="4" w:space="0" w:color="000000"/>
            </w:tcBorders>
            <w:shd w:val="clear" w:color="auto" w:fill="auto"/>
            <w:vAlign w:val="bottom"/>
          </w:tcPr>
          <w:p w14:paraId="407A50FF" w14:textId="77777777" w:rsidR="005F432F" w:rsidRPr="00425D62" w:rsidRDefault="005F432F" w:rsidP="008250C6">
            <w:pPr>
              <w:snapToGrid w:val="0"/>
              <w:jc w:val="center"/>
              <w:rPr>
                <w:rFonts w:eastAsia="Arial Unicode MS"/>
                <w:sz w:val="18"/>
              </w:rPr>
            </w:pPr>
          </w:p>
        </w:tc>
        <w:tc>
          <w:tcPr>
            <w:tcW w:w="2642" w:type="dxa"/>
            <w:tcBorders>
              <w:top w:val="single" w:sz="4" w:space="0" w:color="000000"/>
              <w:left w:val="single" w:sz="4" w:space="0" w:color="000000"/>
              <w:bottom w:val="single" w:sz="4" w:space="0" w:color="000000"/>
            </w:tcBorders>
            <w:shd w:val="clear" w:color="auto" w:fill="auto"/>
            <w:vAlign w:val="bottom"/>
          </w:tcPr>
          <w:p w14:paraId="2F822A98" w14:textId="77777777" w:rsidR="005F432F" w:rsidRPr="00425D62" w:rsidRDefault="005F432F" w:rsidP="008250C6">
            <w:r>
              <w:rPr>
                <w:sz w:val="18"/>
              </w:rPr>
              <w:t>1</w:t>
            </w:r>
            <w:r w:rsidRPr="00425D62">
              <w:rPr>
                <w:sz w:val="18"/>
              </w:rPr>
              <w:t xml:space="preserve">) </w:t>
            </w:r>
            <w:r>
              <w:rPr>
                <w:sz w:val="18"/>
              </w:rPr>
              <w:t>Confocal Laser Scanner Microscopy</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A8C889"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21F5E6"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E3795C"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FB37B2F"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389C631"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785130C"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738BDFA" w14:textId="77777777" w:rsidR="005F432F" w:rsidRPr="00425D62" w:rsidRDefault="005F432F" w:rsidP="008250C6">
            <w:pPr>
              <w:rPr>
                <w:sz w:val="18"/>
              </w:rPr>
            </w:pPr>
            <w:r w:rsidRPr="00425D62">
              <w:rPr>
                <w:sz w:val="18"/>
              </w:rPr>
              <w:t> </w:t>
            </w: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6DCFB28"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69C177B"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D3D9D60"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FCB67F4"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95FF40C" w14:textId="77777777" w:rsidR="005F432F" w:rsidRPr="00425D62" w:rsidRDefault="005F432F" w:rsidP="008250C6">
            <w:pPr>
              <w:rPr>
                <w:sz w:val="18"/>
              </w:rPr>
            </w:pPr>
            <w:r w:rsidRPr="00425D62">
              <w:rPr>
                <w:sz w:val="18"/>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21226CAB"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0AF9CB6"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1BBBA0"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F9A3DF"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0A106513"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02532F"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3DFE47"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uto"/>
            <w:vAlign w:val="bottom"/>
          </w:tcPr>
          <w:p w14:paraId="4B50B937"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4F4244"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tcBorders>
            <w:shd w:val="clear" w:color="auto" w:fill="auto"/>
            <w:vAlign w:val="bottom"/>
          </w:tcPr>
          <w:p w14:paraId="73AE11BA"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EB0367" w14:textId="77777777" w:rsidR="005F432F" w:rsidRPr="00425D62" w:rsidRDefault="005F432F" w:rsidP="008250C6">
            <w:pPr>
              <w:rPr>
                <w:sz w:val="18"/>
              </w:rPr>
            </w:pPr>
            <w:r w:rsidRPr="00425D62">
              <w:rPr>
                <w:sz w:val="18"/>
              </w:rPr>
              <w:t> </w:t>
            </w: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EE89EC" w14:textId="77777777" w:rsidR="005F432F" w:rsidRPr="00425D62" w:rsidRDefault="005F432F" w:rsidP="008250C6">
            <w:pPr>
              <w:rPr>
                <w:sz w:val="18"/>
              </w:rPr>
            </w:pPr>
            <w:r w:rsidRPr="00425D62">
              <w:rPr>
                <w:sz w:val="18"/>
              </w:rPr>
              <w:t> </w:t>
            </w:r>
          </w:p>
        </w:tc>
      </w:tr>
      <w:tr w:rsidR="005F432F" w:rsidRPr="00425D62" w14:paraId="5370BD3E" w14:textId="77777777" w:rsidTr="005F432F">
        <w:trPr>
          <w:cantSplit/>
          <w:trHeight w:val="23"/>
        </w:trPr>
        <w:tc>
          <w:tcPr>
            <w:tcW w:w="48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3DB5C6" w14:textId="77777777" w:rsidR="005F432F" w:rsidRPr="00425D62" w:rsidRDefault="005F432F" w:rsidP="008250C6">
            <w:pPr>
              <w:jc w:val="center"/>
              <w:rPr>
                <w:sz w:val="18"/>
              </w:rPr>
            </w:pPr>
          </w:p>
        </w:tc>
        <w:tc>
          <w:tcPr>
            <w:tcW w:w="2642" w:type="dxa"/>
            <w:tcBorders>
              <w:top w:val="single" w:sz="4" w:space="0" w:color="000000"/>
              <w:left w:val="single" w:sz="4" w:space="0" w:color="000000"/>
              <w:bottom w:val="single" w:sz="4" w:space="0" w:color="000000"/>
            </w:tcBorders>
            <w:shd w:val="clear" w:color="auto" w:fill="auto"/>
            <w:vAlign w:val="bottom"/>
          </w:tcPr>
          <w:p w14:paraId="5D734784" w14:textId="77777777" w:rsidR="005F432F" w:rsidRPr="00425D62" w:rsidRDefault="005F432F" w:rsidP="008250C6">
            <w:pPr>
              <w:rPr>
                <w:b/>
                <w:bCs/>
                <w:i/>
                <w:iCs/>
                <w:sz w:val="18"/>
              </w:rPr>
            </w:pPr>
            <w:r>
              <w:rPr>
                <w:sz w:val="18"/>
              </w:rPr>
              <w:t xml:space="preserve">2)Texture and Rheological analysis </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8B83F2" w14:textId="77777777" w:rsidR="005F432F" w:rsidRPr="00425D62" w:rsidRDefault="005F432F" w:rsidP="008250C6">
            <w:pPr>
              <w:rPr>
                <w:sz w:val="18"/>
              </w:rPr>
            </w:pP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51B175"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A11A779" w14:textId="77777777" w:rsidR="005F432F" w:rsidRPr="00425D62" w:rsidRDefault="005F432F" w:rsidP="008250C6">
            <w:pPr>
              <w:rPr>
                <w:sz w:val="18"/>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252C238"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BF1C272"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4BD8308"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55887DE" w14:textId="77777777" w:rsidR="005F432F" w:rsidRPr="00425D62" w:rsidRDefault="005F432F" w:rsidP="008250C6">
            <w:pPr>
              <w:rPr>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061582B"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18041AA"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63DAA6"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1C7B526"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57D380A" w14:textId="77777777" w:rsidR="005F432F" w:rsidRPr="00425D62" w:rsidRDefault="005F432F" w:rsidP="008250C6">
            <w:pPr>
              <w:rPr>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FDBB98C"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vAlign w:val="bottom"/>
          </w:tcPr>
          <w:p w14:paraId="4B69FAB6" w14:textId="77777777" w:rsidR="005F432F" w:rsidRPr="00425D62" w:rsidRDefault="005F432F" w:rsidP="008250C6">
            <w:pPr>
              <w:rPr>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3BC40391"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69C99748"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75BD9B8A"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04FD0A"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6C1E83" w14:textId="77777777" w:rsidR="005F432F" w:rsidRPr="00425D62" w:rsidRDefault="005F432F" w:rsidP="008250C6">
            <w:pPr>
              <w:rPr>
                <w:sz w:val="18"/>
              </w:rPr>
            </w:pPr>
          </w:p>
        </w:tc>
        <w:tc>
          <w:tcPr>
            <w:tcW w:w="249" w:type="dxa"/>
            <w:tcBorders>
              <w:top w:val="single" w:sz="4" w:space="0" w:color="000000"/>
              <w:bottom w:val="single" w:sz="4" w:space="0" w:color="000000"/>
              <w:right w:val="single" w:sz="4" w:space="0" w:color="000000"/>
            </w:tcBorders>
            <w:shd w:val="clear" w:color="auto" w:fill="auto"/>
            <w:vAlign w:val="bottom"/>
          </w:tcPr>
          <w:p w14:paraId="36DB2BB5" w14:textId="77777777" w:rsidR="005F432F" w:rsidRPr="00425D62" w:rsidRDefault="005F432F" w:rsidP="008250C6">
            <w:pPr>
              <w:rPr>
                <w:sz w:val="18"/>
              </w:rPr>
            </w:pP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DDAEA2"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81715E"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E6E7EF" w14:textId="77777777" w:rsidR="005F432F" w:rsidRPr="00425D62" w:rsidRDefault="005F432F" w:rsidP="008250C6">
            <w:pPr>
              <w:rPr>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5C8BED" w14:textId="77777777" w:rsidR="005F432F" w:rsidRPr="00425D62" w:rsidRDefault="005F432F" w:rsidP="008250C6">
            <w:pPr>
              <w:rPr>
                <w:sz w:val="18"/>
              </w:rPr>
            </w:pPr>
          </w:p>
        </w:tc>
      </w:tr>
      <w:tr w:rsidR="005F432F" w:rsidRPr="00425D62" w14:paraId="57BB2F67" w14:textId="77777777" w:rsidTr="005F432F">
        <w:trPr>
          <w:cantSplit/>
          <w:trHeight w:val="23"/>
        </w:trPr>
        <w:tc>
          <w:tcPr>
            <w:tcW w:w="48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18CB91" w14:textId="77777777" w:rsidR="005F432F" w:rsidRPr="00425D62" w:rsidRDefault="005F432F" w:rsidP="008250C6">
            <w:pPr>
              <w:jc w:val="center"/>
              <w:rPr>
                <w:sz w:val="18"/>
              </w:rPr>
            </w:pPr>
          </w:p>
        </w:tc>
        <w:tc>
          <w:tcPr>
            <w:tcW w:w="2642" w:type="dxa"/>
            <w:tcBorders>
              <w:top w:val="single" w:sz="4" w:space="0" w:color="000000"/>
              <w:left w:val="single" w:sz="4" w:space="0" w:color="000000"/>
              <w:bottom w:val="single" w:sz="4" w:space="0" w:color="000000"/>
            </w:tcBorders>
            <w:shd w:val="clear" w:color="auto" w:fill="auto"/>
            <w:vAlign w:val="bottom"/>
          </w:tcPr>
          <w:p w14:paraId="7D463D8F" w14:textId="77777777" w:rsidR="005F432F" w:rsidRDefault="005F432F" w:rsidP="008250C6">
            <w:pPr>
              <w:rPr>
                <w:sz w:val="18"/>
              </w:rPr>
            </w:pPr>
            <w:r>
              <w:rPr>
                <w:sz w:val="18"/>
              </w:rPr>
              <w:t>3) Colloidal stability</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B48685" w14:textId="77777777" w:rsidR="005F432F" w:rsidRPr="00425D62" w:rsidRDefault="005F432F" w:rsidP="008250C6">
            <w:pPr>
              <w:rPr>
                <w:sz w:val="18"/>
              </w:rPr>
            </w:pP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9961A0"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94311A3" w14:textId="77777777" w:rsidR="005F432F" w:rsidRPr="00425D62" w:rsidRDefault="005F432F" w:rsidP="008250C6">
            <w:pPr>
              <w:rPr>
                <w:sz w:val="18"/>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D08843E"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AC5F2E5"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7043A1F"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83685B7" w14:textId="77777777" w:rsidR="005F432F" w:rsidRPr="00425D62" w:rsidRDefault="005F432F" w:rsidP="008250C6">
            <w:pPr>
              <w:rPr>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EB477C7"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C63CCE8"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BB8C249"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A025AD5"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763A85F" w14:textId="77777777" w:rsidR="005F432F" w:rsidRPr="00425D62" w:rsidRDefault="005F432F" w:rsidP="008250C6">
            <w:pPr>
              <w:rPr>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53F1C40"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12BB7FC" w14:textId="77777777" w:rsidR="005F432F" w:rsidRPr="00425D62" w:rsidRDefault="005F432F" w:rsidP="008250C6">
            <w:pPr>
              <w:rPr>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3E3E9A"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F45DC2"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tcMar>
              <w:top w:w="0" w:type="dxa"/>
              <w:left w:w="0" w:type="dxa"/>
              <w:right w:w="0" w:type="dxa"/>
            </w:tcMar>
          </w:tcPr>
          <w:p w14:paraId="4CBD9DB6"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583ED6"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6F6AE9" w14:textId="77777777" w:rsidR="005F432F" w:rsidRPr="00425D62" w:rsidRDefault="005F432F" w:rsidP="008250C6">
            <w:pPr>
              <w:rPr>
                <w:sz w:val="18"/>
              </w:rPr>
            </w:pPr>
          </w:p>
        </w:tc>
        <w:tc>
          <w:tcPr>
            <w:tcW w:w="249" w:type="dxa"/>
            <w:tcBorders>
              <w:top w:val="single" w:sz="4" w:space="0" w:color="000000"/>
              <w:bottom w:val="single" w:sz="4" w:space="0" w:color="000000"/>
              <w:right w:val="single" w:sz="4" w:space="0" w:color="000000"/>
            </w:tcBorders>
            <w:shd w:val="clear" w:color="auto" w:fill="auto"/>
            <w:vAlign w:val="bottom"/>
          </w:tcPr>
          <w:p w14:paraId="3A655E50" w14:textId="77777777" w:rsidR="005F432F" w:rsidRPr="00425D62" w:rsidRDefault="005F432F" w:rsidP="008250C6">
            <w:pPr>
              <w:rPr>
                <w:sz w:val="18"/>
              </w:rPr>
            </w:pP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5DF976"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381C81"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AA456B" w14:textId="77777777" w:rsidR="005F432F" w:rsidRPr="00425D62" w:rsidRDefault="005F432F" w:rsidP="008250C6">
            <w:pPr>
              <w:rPr>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3621CB" w14:textId="77777777" w:rsidR="005F432F" w:rsidRPr="00425D62" w:rsidRDefault="005F432F" w:rsidP="008250C6">
            <w:pPr>
              <w:rPr>
                <w:sz w:val="18"/>
              </w:rPr>
            </w:pPr>
          </w:p>
        </w:tc>
      </w:tr>
      <w:tr w:rsidR="005F432F" w:rsidRPr="00425D62" w14:paraId="521B0327" w14:textId="77777777" w:rsidTr="005F432F">
        <w:trPr>
          <w:cantSplit/>
          <w:trHeight w:val="23"/>
        </w:trPr>
        <w:tc>
          <w:tcPr>
            <w:tcW w:w="48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166746" w14:textId="77777777" w:rsidR="005F432F" w:rsidRPr="00425D62" w:rsidRDefault="005F432F" w:rsidP="008250C6">
            <w:pPr>
              <w:jc w:val="center"/>
              <w:rPr>
                <w:sz w:val="18"/>
              </w:rPr>
            </w:pPr>
          </w:p>
        </w:tc>
        <w:tc>
          <w:tcPr>
            <w:tcW w:w="2642" w:type="dxa"/>
            <w:tcBorders>
              <w:top w:val="single" w:sz="4" w:space="0" w:color="000000"/>
              <w:left w:val="single" w:sz="4" w:space="0" w:color="000000"/>
              <w:bottom w:val="single" w:sz="4" w:space="0" w:color="000000"/>
            </w:tcBorders>
            <w:shd w:val="clear" w:color="auto" w:fill="auto"/>
            <w:vAlign w:val="bottom"/>
          </w:tcPr>
          <w:p w14:paraId="4D84AEA3" w14:textId="77777777" w:rsidR="005F432F" w:rsidRDefault="005F432F" w:rsidP="008250C6">
            <w:pPr>
              <w:rPr>
                <w:sz w:val="18"/>
              </w:rPr>
            </w:pPr>
            <w:r>
              <w:rPr>
                <w:sz w:val="18"/>
              </w:rPr>
              <w:t xml:space="preserve">4) </w:t>
            </w:r>
            <w:r w:rsidRPr="00672FC3">
              <w:rPr>
                <w:sz w:val="18"/>
              </w:rPr>
              <w:t>Sensory Analysis</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2C849E" w14:textId="77777777" w:rsidR="005F432F" w:rsidRPr="00425D62" w:rsidRDefault="005F432F" w:rsidP="008250C6">
            <w:pPr>
              <w:rPr>
                <w:sz w:val="18"/>
              </w:rPr>
            </w:pP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E8A6B3"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C4FD9E7" w14:textId="77777777" w:rsidR="005F432F" w:rsidRPr="00425D62" w:rsidRDefault="005F432F" w:rsidP="008250C6">
            <w:pPr>
              <w:rPr>
                <w:sz w:val="18"/>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E672139"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5726B4A"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18AB8CC"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1E02575" w14:textId="77777777" w:rsidR="005F432F" w:rsidRPr="00425D62" w:rsidRDefault="005F432F" w:rsidP="008250C6">
            <w:pPr>
              <w:rPr>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F09A795"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06EF42C"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B99E4D3"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9EC25E8"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76F20C" w14:textId="77777777" w:rsidR="005F432F" w:rsidRPr="00425D62" w:rsidRDefault="005F432F" w:rsidP="008250C6">
            <w:pPr>
              <w:rPr>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5309C1C"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4E1D1A4" w14:textId="77777777" w:rsidR="005F432F" w:rsidRPr="00425D62" w:rsidRDefault="005F432F" w:rsidP="008250C6">
            <w:pPr>
              <w:rPr>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343088"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36B4D7"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CC45101"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22647658"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1CE5CA" w14:textId="77777777" w:rsidR="005F432F" w:rsidRPr="00425D62" w:rsidRDefault="005F432F" w:rsidP="008250C6">
            <w:pPr>
              <w:rPr>
                <w:sz w:val="18"/>
              </w:rPr>
            </w:pPr>
          </w:p>
        </w:tc>
        <w:tc>
          <w:tcPr>
            <w:tcW w:w="249" w:type="dxa"/>
            <w:tcBorders>
              <w:top w:val="single" w:sz="4" w:space="0" w:color="000000"/>
              <w:bottom w:val="single" w:sz="4" w:space="0" w:color="000000"/>
              <w:right w:val="single" w:sz="4" w:space="0" w:color="000000"/>
            </w:tcBorders>
            <w:shd w:val="clear" w:color="auto" w:fill="auto"/>
            <w:vAlign w:val="bottom"/>
          </w:tcPr>
          <w:p w14:paraId="06A8255E" w14:textId="77777777" w:rsidR="005F432F" w:rsidRPr="00425D62" w:rsidRDefault="005F432F" w:rsidP="008250C6">
            <w:pPr>
              <w:rPr>
                <w:sz w:val="18"/>
              </w:rPr>
            </w:pP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681C29"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0D3D2A"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F06028" w14:textId="77777777" w:rsidR="005F432F" w:rsidRPr="00425D62" w:rsidRDefault="005F432F" w:rsidP="008250C6">
            <w:pPr>
              <w:rPr>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A5A796" w14:textId="77777777" w:rsidR="005F432F" w:rsidRPr="00425D62" w:rsidRDefault="005F432F" w:rsidP="008250C6">
            <w:pPr>
              <w:rPr>
                <w:sz w:val="18"/>
              </w:rPr>
            </w:pPr>
          </w:p>
        </w:tc>
      </w:tr>
      <w:tr w:rsidR="005F432F" w:rsidRPr="00425D62" w14:paraId="389BB6C8" w14:textId="77777777" w:rsidTr="005F432F">
        <w:trPr>
          <w:cantSplit/>
          <w:trHeight w:val="23"/>
        </w:trPr>
        <w:tc>
          <w:tcPr>
            <w:tcW w:w="48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54CAF4" w14:textId="77777777" w:rsidR="005F432F" w:rsidRPr="00425D62" w:rsidRDefault="005F432F" w:rsidP="008250C6">
            <w:pPr>
              <w:jc w:val="center"/>
              <w:rPr>
                <w:sz w:val="18"/>
              </w:rPr>
            </w:pPr>
            <w:r w:rsidRPr="00425D62">
              <w:rPr>
                <w:sz w:val="18"/>
              </w:rPr>
              <w:t>A5)</w:t>
            </w:r>
          </w:p>
        </w:tc>
        <w:tc>
          <w:tcPr>
            <w:tcW w:w="2642" w:type="dxa"/>
            <w:tcBorders>
              <w:top w:val="single" w:sz="4" w:space="0" w:color="000000"/>
              <w:left w:val="single" w:sz="4" w:space="0" w:color="000000"/>
              <w:bottom w:val="single" w:sz="4" w:space="0" w:color="000000"/>
            </w:tcBorders>
            <w:shd w:val="clear" w:color="auto" w:fill="auto"/>
            <w:vAlign w:val="bottom"/>
          </w:tcPr>
          <w:p w14:paraId="5CFAE009" w14:textId="77777777" w:rsidR="005F432F" w:rsidRPr="00425D62" w:rsidRDefault="005F432F" w:rsidP="008250C6">
            <w:pPr>
              <w:rPr>
                <w:b/>
                <w:bCs/>
                <w:i/>
                <w:iCs/>
                <w:sz w:val="18"/>
              </w:rPr>
            </w:pPr>
            <w:r w:rsidRPr="00425D62">
              <w:rPr>
                <w:b/>
                <w:bCs/>
                <w:i/>
                <w:iCs/>
                <w:sz w:val="18"/>
              </w:rPr>
              <w:t xml:space="preserve">AB cheese - Physiochemical </w:t>
            </w:r>
            <w:r>
              <w:rPr>
                <w:b/>
                <w:bCs/>
                <w:i/>
                <w:iCs/>
                <w:sz w:val="18"/>
              </w:rPr>
              <w:t xml:space="preserve">and biochemical </w:t>
            </w:r>
            <w:r w:rsidRPr="00425D62">
              <w:rPr>
                <w:b/>
                <w:bCs/>
                <w:i/>
                <w:iCs/>
                <w:sz w:val="18"/>
              </w:rPr>
              <w:t xml:space="preserve">analyses </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719A9B" w14:textId="77777777" w:rsidR="005F432F" w:rsidRPr="00425D62" w:rsidRDefault="005F432F" w:rsidP="008250C6">
            <w:pPr>
              <w:rPr>
                <w:sz w:val="18"/>
              </w:rPr>
            </w:pP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44DDE9"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10216ED" w14:textId="77777777" w:rsidR="005F432F" w:rsidRPr="00425D62" w:rsidRDefault="005F432F" w:rsidP="008250C6">
            <w:pPr>
              <w:rPr>
                <w:sz w:val="18"/>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8364F6D"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91CD75"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283D892"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718356D" w14:textId="77777777" w:rsidR="005F432F" w:rsidRPr="00425D62" w:rsidRDefault="005F432F" w:rsidP="008250C6">
            <w:pPr>
              <w:rPr>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6C66F03"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59DACD2"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CFBA8E3"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D8AF9F0"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7A32E21" w14:textId="77777777" w:rsidR="005F432F" w:rsidRPr="00425D62" w:rsidRDefault="005F432F" w:rsidP="008250C6">
            <w:pPr>
              <w:rPr>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A2D5578"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834C03F" w14:textId="77777777" w:rsidR="005F432F" w:rsidRPr="00425D62" w:rsidRDefault="005F432F" w:rsidP="008250C6">
            <w:pPr>
              <w:rPr>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C0210E"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C0ECB4"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F458E54"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721DA8"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46E89A83" w14:textId="77777777" w:rsidR="005F432F" w:rsidRPr="00425D62" w:rsidRDefault="005F432F" w:rsidP="008250C6">
            <w:pPr>
              <w:rPr>
                <w:sz w:val="18"/>
              </w:rPr>
            </w:pPr>
          </w:p>
        </w:tc>
        <w:tc>
          <w:tcPr>
            <w:tcW w:w="249" w:type="dxa"/>
            <w:tcBorders>
              <w:top w:val="single" w:sz="4" w:space="0" w:color="000000"/>
              <w:bottom w:val="single" w:sz="4" w:space="0" w:color="000000"/>
              <w:right w:val="single" w:sz="4" w:space="0" w:color="000000"/>
            </w:tcBorders>
            <w:shd w:val="clear" w:color="auto" w:fill="767171" w:themeFill="background2" w:themeFillShade="80"/>
            <w:vAlign w:val="bottom"/>
          </w:tcPr>
          <w:p w14:paraId="647C5D51" w14:textId="77777777" w:rsidR="005F432F" w:rsidRPr="00425D62" w:rsidRDefault="005F432F" w:rsidP="008250C6">
            <w:pPr>
              <w:rPr>
                <w:sz w:val="18"/>
              </w:rPr>
            </w:pPr>
          </w:p>
        </w:tc>
        <w:tc>
          <w:tcPr>
            <w:tcW w:w="247"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463FBFC0"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16ABF328"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5D9C072B" w14:textId="77777777" w:rsidR="005F432F" w:rsidRPr="00425D62" w:rsidRDefault="005F432F" w:rsidP="008250C6">
            <w:pPr>
              <w:rPr>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767171" w:themeFill="background2" w:themeFillShade="80"/>
            <w:vAlign w:val="bottom"/>
          </w:tcPr>
          <w:p w14:paraId="45CBDAF5" w14:textId="77777777" w:rsidR="005F432F" w:rsidRPr="00425D62" w:rsidRDefault="005F432F" w:rsidP="008250C6">
            <w:pPr>
              <w:rPr>
                <w:sz w:val="18"/>
              </w:rPr>
            </w:pPr>
          </w:p>
        </w:tc>
      </w:tr>
      <w:tr w:rsidR="005F432F" w:rsidRPr="0093578B" w14:paraId="30937089" w14:textId="77777777" w:rsidTr="005F432F">
        <w:trPr>
          <w:cantSplit/>
          <w:trHeight w:val="23"/>
        </w:trPr>
        <w:tc>
          <w:tcPr>
            <w:tcW w:w="486" w:type="dxa"/>
            <w:tcBorders>
              <w:left w:val="single" w:sz="4" w:space="0" w:color="000000"/>
              <w:bottom w:val="single" w:sz="4" w:space="0" w:color="000000"/>
              <w:right w:val="single" w:sz="4" w:space="0" w:color="000000"/>
            </w:tcBorders>
            <w:shd w:val="clear" w:color="auto" w:fill="auto"/>
            <w:vAlign w:val="bottom"/>
          </w:tcPr>
          <w:p w14:paraId="48BFDEF6" w14:textId="77777777" w:rsidR="005F432F" w:rsidRPr="00425D62" w:rsidRDefault="005F432F" w:rsidP="008250C6">
            <w:pPr>
              <w:snapToGrid w:val="0"/>
              <w:jc w:val="center"/>
              <w:rPr>
                <w:rFonts w:eastAsia="Arial Unicode MS"/>
                <w:sz w:val="18"/>
              </w:rPr>
            </w:pPr>
          </w:p>
        </w:tc>
        <w:tc>
          <w:tcPr>
            <w:tcW w:w="2642" w:type="dxa"/>
            <w:tcBorders>
              <w:top w:val="single" w:sz="4" w:space="0" w:color="000000"/>
              <w:left w:val="single" w:sz="4" w:space="0" w:color="000000"/>
              <w:bottom w:val="single" w:sz="4" w:space="0" w:color="000000"/>
            </w:tcBorders>
            <w:shd w:val="clear" w:color="auto" w:fill="auto"/>
            <w:vAlign w:val="bottom"/>
          </w:tcPr>
          <w:p w14:paraId="03D96813" w14:textId="77777777" w:rsidR="005F432F" w:rsidRPr="00251F6B" w:rsidRDefault="005F432F" w:rsidP="008250C6">
            <w:r>
              <w:rPr>
                <w:sz w:val="18"/>
              </w:rPr>
              <w:t>1</w:t>
            </w:r>
            <w:r w:rsidRPr="00425D62">
              <w:rPr>
                <w:sz w:val="18"/>
              </w:rPr>
              <w:t xml:space="preserve">) </w:t>
            </w:r>
            <w:r w:rsidRPr="009A37F1">
              <w:rPr>
                <w:sz w:val="18"/>
              </w:rPr>
              <w:t>Urea-polyacrylamide gel</w:t>
            </w:r>
            <w:r>
              <w:rPr>
                <w:sz w:val="18"/>
              </w:rPr>
              <w:t xml:space="preserve"> </w:t>
            </w:r>
            <w:r w:rsidRPr="009A37F1">
              <w:rPr>
                <w:sz w:val="18"/>
              </w:rPr>
              <w:t>electrophoresis (PAGE)</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7A592C"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BBD6A2"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725E309"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383B679"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EFC1081"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71208D2"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9E91F9A"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F6E4371"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41E207E"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2D13E77"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0563A04"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FC7CAD"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F47CECA"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0D50256"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C766BF"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BD8E7E"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05106134"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6DAACE"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6A3E9366"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AEAAAA" w:themeFill="background2" w:themeFillShade="BF"/>
            <w:vAlign w:val="bottom"/>
          </w:tcPr>
          <w:p w14:paraId="7DA9A5D7"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332BF8"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2A90A6"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FC1C0E"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CD005C" w14:textId="77777777" w:rsidR="005F432F" w:rsidRPr="00425D62" w:rsidRDefault="005F432F" w:rsidP="008250C6">
            <w:pPr>
              <w:snapToGrid w:val="0"/>
              <w:rPr>
                <w:rFonts w:eastAsia="Arial Unicode MS"/>
                <w:sz w:val="18"/>
              </w:rPr>
            </w:pPr>
          </w:p>
        </w:tc>
      </w:tr>
      <w:tr w:rsidR="005F432F" w:rsidRPr="0093578B" w14:paraId="71B0E01E" w14:textId="77777777" w:rsidTr="005F432F">
        <w:trPr>
          <w:cantSplit/>
          <w:trHeight w:val="23"/>
        </w:trPr>
        <w:tc>
          <w:tcPr>
            <w:tcW w:w="486" w:type="dxa"/>
            <w:tcBorders>
              <w:left w:val="single" w:sz="4" w:space="0" w:color="000000"/>
              <w:bottom w:val="single" w:sz="4" w:space="0" w:color="000000"/>
              <w:right w:val="single" w:sz="4" w:space="0" w:color="000000"/>
            </w:tcBorders>
            <w:shd w:val="clear" w:color="auto" w:fill="auto"/>
            <w:vAlign w:val="bottom"/>
          </w:tcPr>
          <w:p w14:paraId="23510A92" w14:textId="77777777" w:rsidR="005F432F" w:rsidRPr="00425D62" w:rsidRDefault="005F432F" w:rsidP="008250C6">
            <w:pPr>
              <w:snapToGrid w:val="0"/>
              <w:jc w:val="center"/>
              <w:rPr>
                <w:rFonts w:eastAsia="Arial Unicode MS"/>
                <w:sz w:val="18"/>
              </w:rPr>
            </w:pPr>
          </w:p>
        </w:tc>
        <w:tc>
          <w:tcPr>
            <w:tcW w:w="2642" w:type="dxa"/>
            <w:tcBorders>
              <w:top w:val="single" w:sz="4" w:space="0" w:color="000000"/>
              <w:left w:val="single" w:sz="4" w:space="0" w:color="000000"/>
              <w:bottom w:val="single" w:sz="4" w:space="0" w:color="000000"/>
            </w:tcBorders>
            <w:shd w:val="clear" w:color="auto" w:fill="auto"/>
            <w:vAlign w:val="bottom"/>
          </w:tcPr>
          <w:p w14:paraId="770F4280" w14:textId="77777777" w:rsidR="005F432F" w:rsidRPr="00425D62" w:rsidRDefault="005F432F" w:rsidP="008250C6">
            <w:pPr>
              <w:rPr>
                <w:sz w:val="18"/>
              </w:rPr>
            </w:pPr>
            <w:r>
              <w:rPr>
                <w:sz w:val="18"/>
              </w:rPr>
              <w:t>2)</w:t>
            </w:r>
            <w:r w:rsidRPr="00251F6B">
              <w:rPr>
                <w:sz w:val="18"/>
              </w:rPr>
              <w:t xml:space="preserve"> Reversed-Face-Liquid</w:t>
            </w:r>
            <w:r>
              <w:rPr>
                <w:sz w:val="18"/>
              </w:rPr>
              <w:t xml:space="preserve"> </w:t>
            </w:r>
            <w:r w:rsidRPr="00251F6B">
              <w:rPr>
                <w:sz w:val="18"/>
              </w:rPr>
              <w:t>Chromatography (FPLC)</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7722EF" w14:textId="77777777" w:rsidR="005F432F" w:rsidRPr="00425D62" w:rsidRDefault="005F432F" w:rsidP="008250C6">
            <w:pPr>
              <w:rPr>
                <w:sz w:val="18"/>
              </w:rPr>
            </w:pP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83FD2C"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A944C5D" w14:textId="77777777" w:rsidR="005F432F" w:rsidRPr="00425D62" w:rsidRDefault="005F432F" w:rsidP="008250C6">
            <w:pPr>
              <w:rPr>
                <w:sz w:val="18"/>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6425B48"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AB4CEA5"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5686297"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9AFBBF"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4B88D67"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715790A"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D15F8F"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44BAC38"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61AADD2"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88B2415"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CF42ED0" w14:textId="77777777" w:rsidR="005F432F" w:rsidRPr="00425D62" w:rsidRDefault="005F432F" w:rsidP="008250C6">
            <w:pPr>
              <w:rPr>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B4E50F"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C46843"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05E096E7"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09D71D"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8E3A0B" w14:textId="77777777" w:rsidR="005F432F" w:rsidRPr="00425D62" w:rsidRDefault="005F432F" w:rsidP="008250C6">
            <w:pPr>
              <w:rPr>
                <w:sz w:val="18"/>
              </w:rPr>
            </w:pPr>
          </w:p>
        </w:tc>
        <w:tc>
          <w:tcPr>
            <w:tcW w:w="249" w:type="dxa"/>
            <w:tcBorders>
              <w:top w:val="single" w:sz="4" w:space="0" w:color="000000"/>
              <w:bottom w:val="single" w:sz="4" w:space="0" w:color="000000"/>
              <w:right w:val="single" w:sz="4" w:space="0" w:color="000000"/>
            </w:tcBorders>
            <w:shd w:val="clear" w:color="auto" w:fill="auto"/>
            <w:vAlign w:val="bottom"/>
          </w:tcPr>
          <w:p w14:paraId="63558EE9" w14:textId="77777777" w:rsidR="005F432F" w:rsidRPr="00425D62" w:rsidRDefault="005F432F" w:rsidP="008250C6">
            <w:pPr>
              <w:rPr>
                <w:sz w:val="18"/>
              </w:rPr>
            </w:pPr>
          </w:p>
        </w:tc>
        <w:tc>
          <w:tcPr>
            <w:tcW w:w="247"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309EEA2A"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5B8A0CDF"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1CA904"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8CEEC6" w14:textId="77777777" w:rsidR="005F432F" w:rsidRPr="00425D62" w:rsidRDefault="005F432F" w:rsidP="008250C6">
            <w:pPr>
              <w:snapToGrid w:val="0"/>
              <w:rPr>
                <w:rFonts w:eastAsia="Arial Unicode MS"/>
                <w:sz w:val="18"/>
              </w:rPr>
            </w:pPr>
          </w:p>
        </w:tc>
      </w:tr>
      <w:tr w:rsidR="005F432F" w:rsidRPr="0093578B" w14:paraId="18A30742" w14:textId="77777777" w:rsidTr="005F432F">
        <w:trPr>
          <w:cantSplit/>
          <w:trHeight w:val="23"/>
        </w:trPr>
        <w:tc>
          <w:tcPr>
            <w:tcW w:w="486" w:type="dxa"/>
            <w:tcBorders>
              <w:left w:val="single" w:sz="4" w:space="0" w:color="000000"/>
              <w:bottom w:val="single" w:sz="4" w:space="0" w:color="000000"/>
              <w:right w:val="single" w:sz="4" w:space="0" w:color="000000"/>
            </w:tcBorders>
            <w:shd w:val="clear" w:color="auto" w:fill="auto"/>
            <w:vAlign w:val="bottom"/>
          </w:tcPr>
          <w:p w14:paraId="2992D5F6" w14:textId="77777777" w:rsidR="005F432F" w:rsidRPr="00425D62" w:rsidRDefault="005F432F" w:rsidP="008250C6">
            <w:pPr>
              <w:snapToGrid w:val="0"/>
              <w:jc w:val="center"/>
              <w:rPr>
                <w:rFonts w:eastAsia="Arial Unicode MS"/>
                <w:sz w:val="18"/>
              </w:rPr>
            </w:pPr>
          </w:p>
        </w:tc>
        <w:tc>
          <w:tcPr>
            <w:tcW w:w="2642" w:type="dxa"/>
            <w:tcBorders>
              <w:top w:val="single" w:sz="4" w:space="0" w:color="000000"/>
              <w:left w:val="single" w:sz="4" w:space="0" w:color="000000"/>
              <w:bottom w:val="single" w:sz="4" w:space="0" w:color="000000"/>
            </w:tcBorders>
            <w:shd w:val="clear" w:color="auto" w:fill="auto"/>
            <w:vAlign w:val="bottom"/>
          </w:tcPr>
          <w:p w14:paraId="012709F9" w14:textId="77777777" w:rsidR="005F432F" w:rsidRPr="00425D62" w:rsidRDefault="005F432F" w:rsidP="008250C6">
            <w:pPr>
              <w:rPr>
                <w:sz w:val="18"/>
              </w:rPr>
            </w:pPr>
            <w:r>
              <w:rPr>
                <w:sz w:val="18"/>
              </w:rPr>
              <w:t>3)</w:t>
            </w:r>
            <w:r w:rsidRPr="00251F6B">
              <w:rPr>
                <w:sz w:val="18"/>
              </w:rPr>
              <w:t xml:space="preserve"> </w:t>
            </w:r>
            <w:r>
              <w:rPr>
                <w:sz w:val="18"/>
              </w:rPr>
              <w:t>Volatile Free Fatty Acids (V</w:t>
            </w:r>
            <w:r w:rsidRPr="00251F6B">
              <w:rPr>
                <w:sz w:val="18"/>
              </w:rPr>
              <w:t>FAA</w:t>
            </w:r>
            <w:r>
              <w:rPr>
                <w:sz w:val="18"/>
              </w:rPr>
              <w:t>)</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B6537F" w14:textId="77777777" w:rsidR="005F432F" w:rsidRPr="00425D62" w:rsidRDefault="005F432F" w:rsidP="008250C6">
            <w:pPr>
              <w:rPr>
                <w:sz w:val="18"/>
              </w:rPr>
            </w:pP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AE1843"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E5A192" w14:textId="77777777" w:rsidR="005F432F" w:rsidRPr="00425D62" w:rsidRDefault="005F432F" w:rsidP="008250C6">
            <w:pPr>
              <w:rPr>
                <w:sz w:val="18"/>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B745911"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989EB1F"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B0DC72B"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A9EC4B1"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7EC8EBF"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92D040F"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F01A902"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DBDB1B3"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1572985"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7E0B925"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32B9496" w14:textId="77777777" w:rsidR="005F432F" w:rsidRPr="00425D62" w:rsidRDefault="005F432F" w:rsidP="008250C6">
            <w:pPr>
              <w:rPr>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F017A7"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C867B8"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53FAFAC"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432B4F"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E136AA" w14:textId="77777777" w:rsidR="005F432F" w:rsidRPr="00425D62" w:rsidRDefault="005F432F" w:rsidP="008250C6">
            <w:pPr>
              <w:rPr>
                <w:sz w:val="18"/>
              </w:rPr>
            </w:pPr>
          </w:p>
        </w:tc>
        <w:tc>
          <w:tcPr>
            <w:tcW w:w="249" w:type="dxa"/>
            <w:tcBorders>
              <w:top w:val="single" w:sz="4" w:space="0" w:color="000000"/>
              <w:bottom w:val="single" w:sz="4" w:space="0" w:color="000000"/>
              <w:right w:val="single" w:sz="4" w:space="0" w:color="000000"/>
            </w:tcBorders>
            <w:shd w:val="clear" w:color="auto" w:fill="auto"/>
            <w:vAlign w:val="bottom"/>
          </w:tcPr>
          <w:p w14:paraId="28FADDBE" w14:textId="77777777" w:rsidR="005F432F" w:rsidRPr="00425D62" w:rsidRDefault="005F432F" w:rsidP="008250C6">
            <w:pPr>
              <w:rPr>
                <w:sz w:val="18"/>
              </w:rPr>
            </w:pP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7D95FA"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EF75DC"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07892AD4"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343CB972" w14:textId="77777777" w:rsidR="005F432F" w:rsidRPr="00425D62" w:rsidRDefault="005F432F" w:rsidP="008250C6">
            <w:pPr>
              <w:snapToGrid w:val="0"/>
              <w:rPr>
                <w:rFonts w:eastAsia="Arial Unicode MS"/>
                <w:sz w:val="18"/>
              </w:rPr>
            </w:pPr>
          </w:p>
        </w:tc>
      </w:tr>
      <w:tr w:rsidR="005F432F" w:rsidRPr="00425D62" w14:paraId="669D2DC7" w14:textId="77777777" w:rsidTr="005F432F">
        <w:trPr>
          <w:cantSplit/>
          <w:trHeight w:val="23"/>
        </w:trPr>
        <w:tc>
          <w:tcPr>
            <w:tcW w:w="486" w:type="dxa"/>
            <w:tcBorders>
              <w:left w:val="single" w:sz="4" w:space="0" w:color="000000"/>
              <w:bottom w:val="single" w:sz="4" w:space="0" w:color="000000"/>
              <w:right w:val="single" w:sz="4" w:space="0" w:color="000000"/>
            </w:tcBorders>
            <w:shd w:val="clear" w:color="auto" w:fill="auto"/>
            <w:vAlign w:val="bottom"/>
          </w:tcPr>
          <w:p w14:paraId="415A3556" w14:textId="77777777" w:rsidR="005F432F" w:rsidRPr="00425D62" w:rsidRDefault="005F432F" w:rsidP="008250C6">
            <w:pPr>
              <w:snapToGrid w:val="0"/>
              <w:jc w:val="center"/>
              <w:rPr>
                <w:rFonts w:eastAsia="Arial Unicode MS"/>
                <w:sz w:val="18"/>
              </w:rPr>
            </w:pPr>
          </w:p>
        </w:tc>
        <w:tc>
          <w:tcPr>
            <w:tcW w:w="2642" w:type="dxa"/>
            <w:tcBorders>
              <w:top w:val="single" w:sz="4" w:space="0" w:color="000000"/>
              <w:left w:val="single" w:sz="4" w:space="0" w:color="000000"/>
              <w:bottom w:val="single" w:sz="4" w:space="0" w:color="000000"/>
            </w:tcBorders>
            <w:shd w:val="clear" w:color="auto" w:fill="auto"/>
            <w:vAlign w:val="bottom"/>
          </w:tcPr>
          <w:p w14:paraId="3CBCED39" w14:textId="77777777" w:rsidR="005F432F" w:rsidRPr="00425D62" w:rsidRDefault="005F432F" w:rsidP="008250C6">
            <w:pPr>
              <w:rPr>
                <w:sz w:val="18"/>
              </w:rPr>
            </w:pPr>
            <w:r>
              <w:rPr>
                <w:sz w:val="18"/>
              </w:rPr>
              <w:t>4)</w:t>
            </w:r>
            <w:r w:rsidRPr="00251F6B">
              <w:rPr>
                <w:sz w:val="18"/>
              </w:rPr>
              <w:t xml:space="preserve"> </w:t>
            </w:r>
            <w:r>
              <w:rPr>
                <w:sz w:val="18"/>
              </w:rPr>
              <w:t>Volatile Organic Component (</w:t>
            </w:r>
            <w:r w:rsidRPr="00251F6B">
              <w:rPr>
                <w:sz w:val="18"/>
              </w:rPr>
              <w:t>VOC</w:t>
            </w:r>
            <w:r>
              <w:rPr>
                <w:sz w:val="18"/>
              </w:rPr>
              <w:t>)</w:t>
            </w:r>
          </w:p>
        </w:tc>
        <w:tc>
          <w:tcPr>
            <w:tcW w:w="22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E57A66" w14:textId="77777777" w:rsidR="005F432F" w:rsidRPr="00425D62" w:rsidRDefault="005F432F" w:rsidP="008250C6">
            <w:pPr>
              <w:rPr>
                <w:sz w:val="18"/>
              </w:rPr>
            </w:pPr>
          </w:p>
        </w:tc>
        <w:tc>
          <w:tcPr>
            <w:tcW w:w="22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957AF7" w14:textId="77777777" w:rsidR="005F432F" w:rsidRPr="00425D62" w:rsidRDefault="005F432F" w:rsidP="008250C6">
            <w:pPr>
              <w:snapToGrid w:val="0"/>
              <w:rPr>
                <w:rFonts w:eastAsia="Arial Unicode MS"/>
                <w:sz w:val="18"/>
              </w:rPr>
            </w:pPr>
          </w:p>
        </w:tc>
        <w:tc>
          <w:tcPr>
            <w:tcW w:w="22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D9B1C64" w14:textId="77777777" w:rsidR="005F432F" w:rsidRPr="00425D62" w:rsidRDefault="005F432F" w:rsidP="008250C6">
            <w:pPr>
              <w:rPr>
                <w:sz w:val="18"/>
              </w:rPr>
            </w:pPr>
          </w:p>
        </w:tc>
        <w:tc>
          <w:tcPr>
            <w:tcW w:w="22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29CE6D2"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84FCC7F"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865058B" w14:textId="77777777" w:rsidR="005F432F" w:rsidRPr="00425D62" w:rsidRDefault="005F432F" w:rsidP="008250C6">
            <w:pPr>
              <w:snapToGrid w:val="0"/>
              <w:rPr>
                <w:rFonts w:eastAsia="Arial Unicode MS"/>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692846F" w14:textId="77777777" w:rsidR="005F432F" w:rsidRPr="00425D62" w:rsidRDefault="005F432F" w:rsidP="008250C6">
            <w:pPr>
              <w:snapToGrid w:val="0"/>
              <w:rPr>
                <w:rFonts w:eastAsia="Arial Unicode MS"/>
                <w:sz w:val="18"/>
              </w:rPr>
            </w:pPr>
          </w:p>
        </w:tc>
        <w:tc>
          <w:tcPr>
            <w:tcW w:w="22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EF4F20" w14:textId="77777777" w:rsidR="005F432F" w:rsidRPr="00425D62" w:rsidRDefault="005F432F" w:rsidP="008250C6">
            <w:pPr>
              <w:rPr>
                <w:sz w:val="18"/>
              </w:rPr>
            </w:pPr>
          </w:p>
        </w:tc>
        <w:tc>
          <w:tcPr>
            <w:tcW w:w="2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BB25F7" w14:textId="77777777" w:rsidR="005F432F" w:rsidRPr="00425D62" w:rsidRDefault="005F432F" w:rsidP="008250C6">
            <w:pPr>
              <w:rPr>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6AC3612"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7A31300"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61CC542" w14:textId="77777777" w:rsidR="005F432F" w:rsidRPr="00425D62" w:rsidRDefault="005F432F" w:rsidP="008250C6">
            <w:pPr>
              <w:snapToGrid w:val="0"/>
              <w:rPr>
                <w:rFonts w:eastAsia="Arial Unicode MS"/>
                <w:sz w:val="18"/>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8C86226" w14:textId="77777777" w:rsidR="005F432F" w:rsidRPr="00425D62" w:rsidRDefault="005F432F" w:rsidP="008250C6">
            <w:pPr>
              <w:snapToGrid w:val="0"/>
              <w:rPr>
                <w:rFonts w:eastAsia="Arial Unicode MS"/>
                <w:sz w:val="18"/>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A6A184E" w14:textId="77777777" w:rsidR="005F432F" w:rsidRPr="00425D62" w:rsidRDefault="005F432F" w:rsidP="008250C6">
            <w:pPr>
              <w:rPr>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3353A2"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1C4BE3" w14:textId="77777777" w:rsidR="005F432F" w:rsidRPr="00425D62" w:rsidRDefault="005F432F" w:rsidP="008250C6">
            <w:pPr>
              <w:snapToGrid w:val="0"/>
              <w:rPr>
                <w:rFonts w:eastAsia="Arial Unicode MS"/>
                <w:sz w:val="18"/>
              </w:rPr>
            </w:pPr>
          </w:p>
        </w:tc>
        <w:tc>
          <w:tcPr>
            <w:tcW w:w="24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2F981BBB"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6CADB8"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517569" w14:textId="77777777" w:rsidR="005F432F" w:rsidRPr="00425D62" w:rsidRDefault="005F432F" w:rsidP="008250C6">
            <w:pPr>
              <w:rPr>
                <w:sz w:val="18"/>
              </w:rPr>
            </w:pPr>
          </w:p>
        </w:tc>
        <w:tc>
          <w:tcPr>
            <w:tcW w:w="249" w:type="dxa"/>
            <w:tcBorders>
              <w:top w:val="single" w:sz="4" w:space="0" w:color="000000"/>
              <w:bottom w:val="single" w:sz="4" w:space="0" w:color="000000"/>
              <w:right w:val="single" w:sz="4" w:space="0" w:color="000000"/>
            </w:tcBorders>
            <w:shd w:val="clear" w:color="auto" w:fill="auto"/>
            <w:vAlign w:val="bottom"/>
          </w:tcPr>
          <w:p w14:paraId="251229DE" w14:textId="77777777" w:rsidR="005F432F" w:rsidRPr="00425D62" w:rsidRDefault="005F432F" w:rsidP="008250C6">
            <w:pPr>
              <w:rPr>
                <w:sz w:val="18"/>
              </w:rPr>
            </w:pPr>
          </w:p>
        </w:tc>
        <w:tc>
          <w:tcPr>
            <w:tcW w:w="24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54E12E"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4F819F" w14:textId="77777777" w:rsidR="005F432F" w:rsidRPr="00425D62" w:rsidRDefault="005F432F" w:rsidP="008250C6">
            <w:pPr>
              <w:snapToGrid w:val="0"/>
              <w:rPr>
                <w:rFonts w:eastAsia="Arial Unicode MS"/>
                <w:sz w:val="18"/>
              </w:rPr>
            </w:pPr>
          </w:p>
        </w:tc>
        <w:tc>
          <w:tcPr>
            <w:tcW w:w="249"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2F2C776C" w14:textId="77777777" w:rsidR="005F432F" w:rsidRPr="00425D62" w:rsidRDefault="005F432F" w:rsidP="008250C6">
            <w:pPr>
              <w:snapToGrid w:val="0"/>
              <w:rPr>
                <w:rFonts w:eastAsia="Arial Unicode MS"/>
                <w:sz w:val="18"/>
              </w:rPr>
            </w:pPr>
          </w:p>
        </w:tc>
        <w:tc>
          <w:tcPr>
            <w:tcW w:w="276" w:type="dxa"/>
            <w:tcBorders>
              <w:top w:val="single" w:sz="4" w:space="0" w:color="000000"/>
              <w:left w:val="single" w:sz="4" w:space="0" w:color="000000"/>
              <w:bottom w:val="single" w:sz="4" w:space="0" w:color="000000"/>
              <w:right w:val="single" w:sz="4" w:space="0" w:color="000000"/>
            </w:tcBorders>
            <w:shd w:val="clear" w:color="auto" w:fill="AEAAAA" w:themeFill="background2" w:themeFillShade="BF"/>
            <w:vAlign w:val="bottom"/>
          </w:tcPr>
          <w:p w14:paraId="57EE28B9" w14:textId="77777777" w:rsidR="005F432F" w:rsidRPr="00425D62" w:rsidRDefault="005F432F" w:rsidP="008250C6">
            <w:pPr>
              <w:snapToGrid w:val="0"/>
              <w:rPr>
                <w:rFonts w:eastAsia="Arial Unicode MS"/>
                <w:sz w:val="18"/>
              </w:rPr>
            </w:pPr>
          </w:p>
        </w:tc>
      </w:tr>
      <w:tr w:rsidR="005F432F" w:rsidRPr="00425D62" w14:paraId="63DB6718" w14:textId="77777777" w:rsidTr="005F432F">
        <w:trPr>
          <w:cantSplit/>
          <w:trHeight w:val="23"/>
        </w:trPr>
        <w:tc>
          <w:tcPr>
            <w:tcW w:w="486" w:type="dxa"/>
            <w:tcBorders>
              <w:top w:val="single" w:sz="4" w:space="0" w:color="000000"/>
              <w:left w:val="single" w:sz="4" w:space="0" w:color="000000"/>
              <w:bottom w:val="single" w:sz="4" w:space="0" w:color="000000"/>
              <w:right w:val="single" w:sz="4" w:space="0" w:color="000000"/>
            </w:tcBorders>
            <w:shd w:val="clear" w:color="auto" w:fill="auto"/>
          </w:tcPr>
          <w:p w14:paraId="36F20CB3" w14:textId="77777777" w:rsidR="005F432F" w:rsidRPr="00425D62" w:rsidRDefault="005F432F" w:rsidP="008250C6">
            <w:pPr>
              <w:jc w:val="center"/>
              <w:rPr>
                <w:sz w:val="18"/>
              </w:rPr>
            </w:pPr>
            <w:r w:rsidRPr="00425D62">
              <w:rPr>
                <w:sz w:val="18"/>
              </w:rPr>
              <w:t>A6)</w:t>
            </w:r>
          </w:p>
        </w:tc>
        <w:tc>
          <w:tcPr>
            <w:tcW w:w="2642" w:type="dxa"/>
            <w:tcBorders>
              <w:top w:val="single" w:sz="4" w:space="0" w:color="000000"/>
              <w:left w:val="single" w:sz="4" w:space="0" w:color="000000"/>
              <w:bottom w:val="single" w:sz="4" w:space="0" w:color="000000"/>
            </w:tcBorders>
            <w:shd w:val="clear" w:color="auto" w:fill="auto"/>
          </w:tcPr>
          <w:p w14:paraId="7EDE0DF5" w14:textId="77777777" w:rsidR="005F432F" w:rsidRPr="00425D62" w:rsidRDefault="005F432F" w:rsidP="008250C6">
            <w:pPr>
              <w:rPr>
                <w:b/>
                <w:bCs/>
                <w:i/>
                <w:iCs/>
                <w:sz w:val="18"/>
              </w:rPr>
            </w:pPr>
            <w:r w:rsidRPr="00425D62">
              <w:rPr>
                <w:b/>
                <w:bCs/>
                <w:i/>
                <w:iCs/>
                <w:sz w:val="18"/>
              </w:rPr>
              <w:t>Thesis and Paper Preparation</w:t>
            </w:r>
          </w:p>
        </w:tc>
        <w:tc>
          <w:tcPr>
            <w:tcW w:w="228"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27CA7587" w14:textId="77777777" w:rsidR="005F432F" w:rsidRPr="00425D62" w:rsidRDefault="005F432F" w:rsidP="008250C6">
            <w:pPr>
              <w:rPr>
                <w:sz w:val="18"/>
              </w:rPr>
            </w:pPr>
            <w:r w:rsidRPr="00425D62">
              <w:rPr>
                <w:sz w:val="18"/>
              </w:rPr>
              <w:t> </w:t>
            </w:r>
          </w:p>
        </w:tc>
        <w:tc>
          <w:tcPr>
            <w:tcW w:w="229"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1D0B89E5" w14:textId="77777777" w:rsidR="005F432F" w:rsidRPr="00425D62" w:rsidRDefault="005F432F" w:rsidP="008250C6">
            <w:pPr>
              <w:rPr>
                <w:sz w:val="18"/>
              </w:rPr>
            </w:pPr>
            <w:r w:rsidRPr="00425D62">
              <w:rPr>
                <w:sz w:val="18"/>
              </w:rPr>
              <w:t> </w:t>
            </w:r>
          </w:p>
        </w:tc>
        <w:tc>
          <w:tcPr>
            <w:tcW w:w="22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5EB5E577" w14:textId="77777777" w:rsidR="005F432F" w:rsidRPr="00425D62" w:rsidRDefault="005F432F" w:rsidP="008250C6">
            <w:pPr>
              <w:rPr>
                <w:sz w:val="18"/>
              </w:rPr>
            </w:pPr>
            <w:r w:rsidRPr="00425D62">
              <w:rPr>
                <w:sz w:val="18"/>
              </w:rPr>
              <w:t> </w:t>
            </w:r>
          </w:p>
        </w:tc>
        <w:tc>
          <w:tcPr>
            <w:tcW w:w="224"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0330E6D1" w14:textId="77777777" w:rsidR="005F432F" w:rsidRPr="00425D62" w:rsidRDefault="005F432F" w:rsidP="008250C6">
            <w:pPr>
              <w:rPr>
                <w:sz w:val="18"/>
              </w:rPr>
            </w:pPr>
            <w:r w:rsidRPr="00425D62">
              <w:rPr>
                <w:sz w:val="18"/>
              </w:rPr>
              <w:t> </w:t>
            </w:r>
          </w:p>
        </w:tc>
        <w:tc>
          <w:tcPr>
            <w:tcW w:w="22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06139893" w14:textId="77777777" w:rsidR="005F432F" w:rsidRPr="00425D62" w:rsidRDefault="005F432F" w:rsidP="008250C6">
            <w:pPr>
              <w:rPr>
                <w:sz w:val="18"/>
              </w:rPr>
            </w:pPr>
            <w:r w:rsidRPr="00425D62">
              <w:rPr>
                <w:sz w:val="18"/>
              </w:rPr>
              <w:t> </w:t>
            </w:r>
          </w:p>
        </w:tc>
        <w:tc>
          <w:tcPr>
            <w:tcW w:w="22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8D0FF2B"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4D9F532" w14:textId="77777777" w:rsidR="005F432F" w:rsidRPr="00425D62" w:rsidRDefault="005F432F" w:rsidP="008250C6">
            <w:pPr>
              <w:rPr>
                <w:sz w:val="18"/>
              </w:rPr>
            </w:pPr>
            <w:r w:rsidRPr="00425D62">
              <w:rPr>
                <w:sz w:val="18"/>
              </w:rPr>
              <w:t> </w:t>
            </w:r>
          </w:p>
        </w:tc>
        <w:tc>
          <w:tcPr>
            <w:tcW w:w="22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78A04EE2" w14:textId="77777777" w:rsidR="005F432F" w:rsidRPr="00425D62" w:rsidRDefault="005F432F" w:rsidP="008250C6">
            <w:pPr>
              <w:rPr>
                <w:sz w:val="18"/>
              </w:rPr>
            </w:pPr>
            <w:r w:rsidRPr="00425D62">
              <w:rPr>
                <w:sz w:val="18"/>
              </w:rPr>
              <w:t> </w:t>
            </w:r>
          </w:p>
        </w:tc>
        <w:tc>
          <w:tcPr>
            <w:tcW w:w="226"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8FF3E7F"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30D547F" w14:textId="77777777" w:rsidR="005F432F" w:rsidRPr="00425D62" w:rsidRDefault="005F432F" w:rsidP="008250C6">
            <w:pPr>
              <w:rPr>
                <w:sz w:val="18"/>
              </w:rPr>
            </w:pPr>
            <w:r w:rsidRPr="00425D62">
              <w:rPr>
                <w:sz w:val="18"/>
              </w:rPr>
              <w:t> </w:t>
            </w:r>
          </w:p>
        </w:tc>
        <w:tc>
          <w:tcPr>
            <w:tcW w:w="24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16F551E" w14:textId="77777777" w:rsidR="005F432F" w:rsidRPr="00425D62" w:rsidRDefault="005F432F" w:rsidP="008250C6">
            <w:pPr>
              <w:rPr>
                <w:sz w:val="18"/>
              </w:rPr>
            </w:pPr>
            <w:r w:rsidRPr="00425D62">
              <w:rPr>
                <w:sz w:val="18"/>
              </w:rPr>
              <w:t> </w:t>
            </w:r>
          </w:p>
        </w:tc>
        <w:tc>
          <w:tcPr>
            <w:tcW w:w="24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7213697" w14:textId="77777777" w:rsidR="005F432F" w:rsidRPr="00425D62" w:rsidRDefault="005F432F" w:rsidP="008250C6">
            <w:pPr>
              <w:rPr>
                <w:sz w:val="18"/>
              </w:rPr>
            </w:pPr>
            <w:r w:rsidRPr="00425D62">
              <w:rPr>
                <w:sz w:val="18"/>
              </w:rPr>
              <w:t> </w:t>
            </w:r>
          </w:p>
        </w:tc>
        <w:tc>
          <w:tcPr>
            <w:tcW w:w="241"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60381EC3" w14:textId="77777777" w:rsidR="005F432F" w:rsidRPr="00425D62" w:rsidRDefault="005F432F" w:rsidP="008250C6">
            <w:pPr>
              <w:rPr>
                <w:sz w:val="18"/>
              </w:rPr>
            </w:pPr>
            <w:r w:rsidRPr="00425D62">
              <w:rPr>
                <w:sz w:val="18"/>
              </w:rPr>
              <w:t> </w:t>
            </w:r>
          </w:p>
        </w:tc>
        <w:tc>
          <w:tcPr>
            <w:tcW w:w="24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64010BDC"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1730DBC7" w14:textId="77777777" w:rsidR="005F432F" w:rsidRPr="00425D62" w:rsidRDefault="005F432F" w:rsidP="008250C6">
            <w:pPr>
              <w:rPr>
                <w:sz w:val="18"/>
              </w:rPr>
            </w:pPr>
            <w:r w:rsidRPr="00425D62">
              <w:rPr>
                <w:sz w:val="18"/>
              </w:rPr>
              <w:t> </w:t>
            </w:r>
          </w:p>
        </w:tc>
        <w:tc>
          <w:tcPr>
            <w:tcW w:w="249"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486C2780" w14:textId="77777777" w:rsidR="005F432F" w:rsidRPr="00425D62" w:rsidRDefault="005F432F" w:rsidP="008250C6">
            <w:pPr>
              <w:rPr>
                <w:sz w:val="18"/>
              </w:rPr>
            </w:pPr>
            <w:r w:rsidRPr="00425D62">
              <w:rPr>
                <w:sz w:val="18"/>
              </w:rPr>
              <w:t> </w:t>
            </w:r>
          </w:p>
        </w:tc>
        <w:tc>
          <w:tcPr>
            <w:tcW w:w="24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tcPr>
          <w:p w14:paraId="78343AE7" w14:textId="77777777" w:rsidR="005F432F" w:rsidRPr="00425D62" w:rsidRDefault="005F432F" w:rsidP="008250C6">
            <w:pPr>
              <w:snapToGrid w:val="0"/>
              <w:rPr>
                <w:rFonts w:eastAsia="Arial Unicode MS"/>
                <w:sz w:val="18"/>
              </w:rPr>
            </w:pPr>
          </w:p>
        </w:tc>
        <w:tc>
          <w:tcPr>
            <w:tcW w:w="248"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06C4B538"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4368DE37" w14:textId="77777777" w:rsidR="005F432F" w:rsidRPr="00425D62" w:rsidRDefault="005F432F" w:rsidP="008250C6">
            <w:pPr>
              <w:rPr>
                <w:sz w:val="18"/>
              </w:rPr>
            </w:pPr>
            <w:r w:rsidRPr="00425D62">
              <w:rPr>
                <w:sz w:val="18"/>
              </w:rPr>
              <w:t> </w:t>
            </w:r>
          </w:p>
        </w:tc>
        <w:tc>
          <w:tcPr>
            <w:tcW w:w="249" w:type="dxa"/>
            <w:tcBorders>
              <w:top w:val="single" w:sz="4" w:space="0" w:color="000000"/>
              <w:bottom w:val="single" w:sz="4" w:space="0" w:color="000000"/>
              <w:right w:val="single" w:sz="4" w:space="0" w:color="000000"/>
            </w:tcBorders>
            <w:shd w:val="clear" w:color="auto" w:fill="808080"/>
            <w:vAlign w:val="bottom"/>
          </w:tcPr>
          <w:p w14:paraId="2921B8A7" w14:textId="77777777" w:rsidR="005F432F" w:rsidRPr="00425D62" w:rsidRDefault="005F432F" w:rsidP="008250C6">
            <w:pPr>
              <w:rPr>
                <w:sz w:val="18"/>
              </w:rPr>
            </w:pPr>
            <w:r w:rsidRPr="00425D62">
              <w:rPr>
                <w:sz w:val="18"/>
              </w:rPr>
              <w:t> </w:t>
            </w:r>
          </w:p>
        </w:tc>
        <w:tc>
          <w:tcPr>
            <w:tcW w:w="247"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0B2A164E" w14:textId="77777777" w:rsidR="005F432F" w:rsidRPr="00425D62" w:rsidRDefault="005F432F" w:rsidP="008250C6">
            <w:pPr>
              <w:rPr>
                <w:sz w:val="18"/>
              </w:rPr>
            </w:pPr>
            <w:r w:rsidRPr="00425D62">
              <w:rPr>
                <w:sz w:val="18"/>
              </w:rPr>
              <w:t> </w:t>
            </w:r>
          </w:p>
        </w:tc>
        <w:tc>
          <w:tcPr>
            <w:tcW w:w="248"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68A662B5" w14:textId="77777777" w:rsidR="005F432F" w:rsidRPr="00425D62" w:rsidRDefault="005F432F" w:rsidP="008250C6">
            <w:pPr>
              <w:rPr>
                <w:sz w:val="18"/>
              </w:rPr>
            </w:pPr>
            <w:r w:rsidRPr="00425D62">
              <w:rPr>
                <w:sz w:val="18"/>
              </w:rPr>
              <w:t> </w:t>
            </w:r>
          </w:p>
        </w:tc>
        <w:tc>
          <w:tcPr>
            <w:tcW w:w="249"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5225B8AF" w14:textId="77777777" w:rsidR="005F432F" w:rsidRPr="00425D62" w:rsidRDefault="005F432F" w:rsidP="008250C6">
            <w:pPr>
              <w:rPr>
                <w:sz w:val="18"/>
              </w:rPr>
            </w:pPr>
            <w:r w:rsidRPr="00425D62">
              <w:rPr>
                <w:sz w:val="18"/>
              </w:rPr>
              <w:t> </w:t>
            </w:r>
          </w:p>
        </w:tc>
        <w:tc>
          <w:tcPr>
            <w:tcW w:w="276"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0C2ADFE1" w14:textId="77777777" w:rsidR="005F432F" w:rsidRPr="00425D62" w:rsidRDefault="005F432F" w:rsidP="008250C6">
            <w:pPr>
              <w:rPr>
                <w:sz w:val="18"/>
              </w:rPr>
            </w:pPr>
            <w:r w:rsidRPr="00425D62">
              <w:rPr>
                <w:sz w:val="18"/>
              </w:rPr>
              <w:t> </w:t>
            </w:r>
          </w:p>
        </w:tc>
      </w:tr>
    </w:tbl>
    <w:p w14:paraId="1FCB330E" w14:textId="460A0CCF" w:rsidR="00081E79" w:rsidRDefault="00081E79" w:rsidP="00081E79">
      <w:pPr>
        <w:pStyle w:val="Heading1"/>
        <w:spacing w:before="240" w:after="120"/>
        <w:ind w:right="0"/>
        <w:jc w:val="left"/>
        <w:rPr>
          <w:b/>
          <w:color w:val="000000"/>
          <w:sz w:val="24"/>
        </w:rPr>
      </w:pPr>
      <w:r>
        <w:rPr>
          <w:b/>
          <w:color w:val="000000"/>
          <w:sz w:val="24"/>
        </w:rPr>
        <w:lastRenderedPageBreak/>
        <w:t>3. Selected References</w:t>
      </w:r>
    </w:p>
    <w:p w14:paraId="1ED5DDF3" w14:textId="77777777" w:rsidR="00081E79" w:rsidRDefault="00081E79" w:rsidP="00081E79">
      <w:pPr>
        <w:ind w:left="425" w:hanging="425"/>
        <w:jc w:val="both"/>
        <w:rPr>
          <w:sz w:val="18"/>
          <w:szCs w:val="18"/>
          <w:lang w:val="en-GB"/>
        </w:rPr>
      </w:pPr>
    </w:p>
    <w:p w14:paraId="46FF6900" w14:textId="77777777" w:rsidR="00622F82" w:rsidRPr="0009511A" w:rsidRDefault="00622F82" w:rsidP="00AA6D44">
      <w:pPr>
        <w:autoSpaceDE w:val="0"/>
        <w:autoSpaceDN w:val="0"/>
        <w:adjustRightInd w:val="0"/>
        <w:ind w:left="480" w:hanging="480"/>
        <w:jc w:val="both"/>
        <w:rPr>
          <w:noProof/>
          <w:sz w:val="18"/>
          <w:szCs w:val="24"/>
          <w:lang w:val="it-IT"/>
        </w:rPr>
      </w:pPr>
      <w:r>
        <w:rPr>
          <w:sz w:val="18"/>
          <w:szCs w:val="18"/>
        </w:rPr>
        <w:fldChar w:fldCharType="begin" w:fldLock="1"/>
      </w:r>
      <w:r w:rsidRPr="00C624D3">
        <w:rPr>
          <w:sz w:val="18"/>
          <w:szCs w:val="18"/>
        </w:rPr>
        <w:instrText xml:space="preserve">ADDIN Mendeley Bibliography CSL_BIBLIOGRAPHY </w:instrText>
      </w:r>
      <w:r>
        <w:rPr>
          <w:sz w:val="18"/>
          <w:szCs w:val="18"/>
        </w:rPr>
        <w:fldChar w:fldCharType="separate"/>
      </w:r>
      <w:r w:rsidRPr="00C624D3">
        <w:rPr>
          <w:noProof/>
          <w:sz w:val="18"/>
          <w:szCs w:val="24"/>
        </w:rPr>
        <w:t xml:space="preserve">Anastasiou, R., Kazou, M., Georgalaki, M., Aktypis, A., Zoumpopoulou, G., &amp; Tsakalidou, E. (2022). Omics Approaches to Assess Flavor Development in Cheese. In </w:t>
      </w:r>
      <w:r w:rsidRPr="00C624D3">
        <w:rPr>
          <w:i/>
          <w:iCs/>
          <w:noProof/>
          <w:sz w:val="18"/>
          <w:szCs w:val="24"/>
        </w:rPr>
        <w:t>Foods</w:t>
      </w:r>
      <w:r w:rsidRPr="00C624D3">
        <w:rPr>
          <w:noProof/>
          <w:sz w:val="18"/>
          <w:szCs w:val="24"/>
        </w:rPr>
        <w:t xml:space="preserve"> (Vol. 11, Issue 2). </w:t>
      </w:r>
      <w:r w:rsidRPr="0009511A">
        <w:rPr>
          <w:noProof/>
          <w:sz w:val="18"/>
          <w:szCs w:val="24"/>
          <w:lang w:val="it-IT"/>
        </w:rPr>
        <w:t xml:space="preserve">MDPI. </w:t>
      </w:r>
    </w:p>
    <w:p w14:paraId="4F6BEE5B" w14:textId="77777777" w:rsidR="00622F82" w:rsidRPr="00C624D3" w:rsidRDefault="00622F82" w:rsidP="00AA6D44">
      <w:pPr>
        <w:autoSpaceDE w:val="0"/>
        <w:autoSpaceDN w:val="0"/>
        <w:adjustRightInd w:val="0"/>
        <w:ind w:left="480" w:hanging="480"/>
        <w:jc w:val="both"/>
        <w:rPr>
          <w:noProof/>
          <w:sz w:val="18"/>
          <w:szCs w:val="24"/>
        </w:rPr>
      </w:pPr>
      <w:r w:rsidRPr="0009511A">
        <w:rPr>
          <w:noProof/>
          <w:sz w:val="18"/>
          <w:szCs w:val="24"/>
          <w:lang w:val="it-IT"/>
        </w:rPr>
        <w:t xml:space="preserve">Biolcati, F., Ferrocino, I., Bottero, M. T., &amp; Dalmasso, A. (2021). </w:t>
      </w:r>
      <w:r w:rsidRPr="00C624D3">
        <w:rPr>
          <w:noProof/>
          <w:sz w:val="18"/>
          <w:szCs w:val="24"/>
        </w:rPr>
        <w:t xml:space="preserve">Mycobiota composition of robiola di roccaverano cheese along the production chain. </w:t>
      </w:r>
      <w:r w:rsidRPr="00C624D3">
        <w:rPr>
          <w:i/>
          <w:iCs/>
          <w:noProof/>
          <w:sz w:val="18"/>
          <w:szCs w:val="24"/>
        </w:rPr>
        <w:t>Foods</w:t>
      </w:r>
      <w:r w:rsidRPr="00C624D3">
        <w:rPr>
          <w:noProof/>
          <w:sz w:val="18"/>
          <w:szCs w:val="24"/>
        </w:rPr>
        <w:t xml:space="preserve">, </w:t>
      </w:r>
      <w:r w:rsidRPr="00C624D3">
        <w:rPr>
          <w:i/>
          <w:iCs/>
          <w:noProof/>
          <w:sz w:val="18"/>
          <w:szCs w:val="24"/>
        </w:rPr>
        <w:t>10</w:t>
      </w:r>
      <w:r w:rsidRPr="00C624D3">
        <w:rPr>
          <w:noProof/>
          <w:sz w:val="18"/>
          <w:szCs w:val="24"/>
        </w:rPr>
        <w:t xml:space="preserve">(8). </w:t>
      </w:r>
    </w:p>
    <w:p w14:paraId="7AA3EC3A" w14:textId="77777777" w:rsidR="00622F82" w:rsidRPr="00C624D3" w:rsidRDefault="00622F82" w:rsidP="00AA6D44">
      <w:pPr>
        <w:autoSpaceDE w:val="0"/>
        <w:autoSpaceDN w:val="0"/>
        <w:adjustRightInd w:val="0"/>
        <w:ind w:left="480" w:hanging="480"/>
        <w:jc w:val="both"/>
        <w:rPr>
          <w:noProof/>
          <w:sz w:val="18"/>
          <w:szCs w:val="24"/>
        </w:rPr>
      </w:pPr>
      <w:r w:rsidRPr="00C624D3">
        <w:rPr>
          <w:noProof/>
          <w:sz w:val="18"/>
          <w:szCs w:val="24"/>
        </w:rPr>
        <w:t xml:space="preserve">Cotter, P. D., &amp; Beresford, T. P. (2017). Microbiome Changes During Ripening. In </w:t>
      </w:r>
      <w:r w:rsidRPr="00C624D3">
        <w:rPr>
          <w:i/>
          <w:iCs/>
          <w:noProof/>
          <w:sz w:val="18"/>
          <w:szCs w:val="24"/>
        </w:rPr>
        <w:t>Cheese: Chemistry, Physics and Microbiology: Fourth Edition</w:t>
      </w:r>
      <w:r w:rsidRPr="00C624D3">
        <w:rPr>
          <w:noProof/>
          <w:sz w:val="18"/>
          <w:szCs w:val="24"/>
        </w:rPr>
        <w:t xml:space="preserve"> (Vol. 1, pp. 389–409). Elsevier Inc. </w:t>
      </w:r>
    </w:p>
    <w:p w14:paraId="7DAA5EBC" w14:textId="77777777" w:rsidR="00622F82" w:rsidRPr="00C624D3" w:rsidRDefault="00622F82" w:rsidP="00AA6D44">
      <w:pPr>
        <w:autoSpaceDE w:val="0"/>
        <w:autoSpaceDN w:val="0"/>
        <w:adjustRightInd w:val="0"/>
        <w:ind w:left="480" w:hanging="480"/>
        <w:jc w:val="both"/>
        <w:rPr>
          <w:noProof/>
          <w:sz w:val="18"/>
          <w:szCs w:val="24"/>
        </w:rPr>
      </w:pPr>
      <w:r w:rsidRPr="00C624D3">
        <w:rPr>
          <w:noProof/>
          <w:sz w:val="18"/>
          <w:szCs w:val="24"/>
        </w:rPr>
        <w:t xml:space="preserve">Ercolini, D. (2020). Secrets of the cheese microbiome. In </w:t>
      </w:r>
      <w:r w:rsidRPr="00C624D3">
        <w:rPr>
          <w:i/>
          <w:iCs/>
          <w:noProof/>
          <w:sz w:val="18"/>
          <w:szCs w:val="24"/>
        </w:rPr>
        <w:t>Nature Food</w:t>
      </w:r>
      <w:r w:rsidRPr="00C624D3">
        <w:rPr>
          <w:noProof/>
          <w:sz w:val="18"/>
          <w:szCs w:val="24"/>
        </w:rPr>
        <w:t xml:space="preserve"> (Vol. 1, Issue 8, pp. 466–467). Springer Nature. </w:t>
      </w:r>
    </w:p>
    <w:p w14:paraId="0C014145" w14:textId="77777777" w:rsidR="00622F82" w:rsidRPr="00C624D3" w:rsidRDefault="00622F82" w:rsidP="00AA6D44">
      <w:pPr>
        <w:autoSpaceDE w:val="0"/>
        <w:autoSpaceDN w:val="0"/>
        <w:adjustRightInd w:val="0"/>
        <w:ind w:left="480" w:hanging="480"/>
        <w:jc w:val="both"/>
        <w:rPr>
          <w:noProof/>
          <w:sz w:val="18"/>
          <w:szCs w:val="24"/>
        </w:rPr>
      </w:pPr>
      <w:r w:rsidRPr="00C624D3">
        <w:rPr>
          <w:noProof/>
          <w:sz w:val="18"/>
          <w:szCs w:val="24"/>
        </w:rPr>
        <w:t xml:space="preserve">Grasso, N., Bot, F., Roos, Y. H., Crowley, S. V., Arendt, E. K., &amp; O’Mahony, J. A. (2023). Plant-Based Alternatives to Cheese Formulated Using Blends of Zein and Chickpea Protein Ingredients. </w:t>
      </w:r>
      <w:r w:rsidRPr="00C624D3">
        <w:rPr>
          <w:i/>
          <w:iCs/>
          <w:noProof/>
          <w:sz w:val="18"/>
          <w:szCs w:val="24"/>
        </w:rPr>
        <w:t>Foods</w:t>
      </w:r>
      <w:r w:rsidRPr="00C624D3">
        <w:rPr>
          <w:noProof/>
          <w:sz w:val="18"/>
          <w:szCs w:val="24"/>
        </w:rPr>
        <w:t xml:space="preserve">, </w:t>
      </w:r>
      <w:r w:rsidRPr="00C624D3">
        <w:rPr>
          <w:i/>
          <w:iCs/>
          <w:noProof/>
          <w:sz w:val="18"/>
          <w:szCs w:val="24"/>
        </w:rPr>
        <w:t>12</w:t>
      </w:r>
      <w:r w:rsidRPr="00C624D3">
        <w:rPr>
          <w:noProof/>
          <w:sz w:val="18"/>
          <w:szCs w:val="24"/>
        </w:rPr>
        <w:t>(7).</w:t>
      </w:r>
    </w:p>
    <w:p w14:paraId="2731A7FE" w14:textId="77777777" w:rsidR="00622F82" w:rsidRPr="00C624D3" w:rsidRDefault="00622F82" w:rsidP="00AA6D44">
      <w:pPr>
        <w:autoSpaceDE w:val="0"/>
        <w:autoSpaceDN w:val="0"/>
        <w:adjustRightInd w:val="0"/>
        <w:ind w:left="480" w:hanging="480"/>
        <w:jc w:val="both"/>
        <w:rPr>
          <w:noProof/>
          <w:sz w:val="18"/>
          <w:szCs w:val="24"/>
        </w:rPr>
      </w:pPr>
      <w:r w:rsidRPr="00C624D3">
        <w:rPr>
          <w:noProof/>
          <w:sz w:val="18"/>
          <w:szCs w:val="24"/>
        </w:rPr>
        <w:t xml:space="preserve">Grossmann, L., &amp; McClements, D. J. (2021). The science of plant-based foods: Approaches to create nutritious and sustainable plant-based cheese analogs. In </w:t>
      </w:r>
      <w:r w:rsidRPr="00C624D3">
        <w:rPr>
          <w:i/>
          <w:iCs/>
          <w:noProof/>
          <w:sz w:val="18"/>
          <w:szCs w:val="24"/>
        </w:rPr>
        <w:t>Trends in Food Science and Technology</w:t>
      </w:r>
      <w:r w:rsidRPr="00C624D3">
        <w:rPr>
          <w:noProof/>
          <w:sz w:val="18"/>
          <w:szCs w:val="24"/>
        </w:rPr>
        <w:t xml:space="preserve"> (Vol. 118, pp. 207–229). Elsevier Ltd. </w:t>
      </w:r>
    </w:p>
    <w:p w14:paraId="37069065" w14:textId="77777777" w:rsidR="00622F82" w:rsidRPr="0009511A" w:rsidRDefault="00622F82" w:rsidP="00AA6D44">
      <w:pPr>
        <w:autoSpaceDE w:val="0"/>
        <w:autoSpaceDN w:val="0"/>
        <w:adjustRightInd w:val="0"/>
        <w:ind w:left="480" w:hanging="480"/>
        <w:jc w:val="both"/>
        <w:rPr>
          <w:noProof/>
          <w:sz w:val="18"/>
          <w:szCs w:val="24"/>
          <w:lang w:val="it-IT"/>
        </w:rPr>
      </w:pPr>
      <w:r w:rsidRPr="0009511A">
        <w:rPr>
          <w:noProof/>
          <w:sz w:val="18"/>
          <w:szCs w:val="24"/>
          <w:lang w:val="it-IT"/>
        </w:rPr>
        <w:t xml:space="preserve">Rencricca, G., Froldi, F., Moschini, M., Trevisan, M., Ghnimi, S., &amp; Lamastra, L. (2023). </w:t>
      </w:r>
      <w:r w:rsidRPr="00C624D3">
        <w:rPr>
          <w:noProof/>
          <w:sz w:val="18"/>
          <w:szCs w:val="24"/>
        </w:rPr>
        <w:t xml:space="preserve">The environmental impact of permanent meadows-based farms: A comparison among different dairy farm management systems of an Italian cheese. </w:t>
      </w:r>
      <w:r w:rsidRPr="0009511A">
        <w:rPr>
          <w:i/>
          <w:iCs/>
          <w:noProof/>
          <w:sz w:val="18"/>
          <w:szCs w:val="24"/>
          <w:lang w:val="it-IT"/>
        </w:rPr>
        <w:t>Sustainable Production and Consumption</w:t>
      </w:r>
      <w:r w:rsidRPr="0009511A">
        <w:rPr>
          <w:noProof/>
          <w:sz w:val="18"/>
          <w:szCs w:val="24"/>
          <w:lang w:val="it-IT"/>
        </w:rPr>
        <w:t xml:space="preserve">, </w:t>
      </w:r>
      <w:r w:rsidRPr="0009511A">
        <w:rPr>
          <w:i/>
          <w:iCs/>
          <w:noProof/>
          <w:sz w:val="18"/>
          <w:szCs w:val="24"/>
          <w:lang w:val="it-IT"/>
        </w:rPr>
        <w:t>37</w:t>
      </w:r>
      <w:r w:rsidRPr="0009511A">
        <w:rPr>
          <w:noProof/>
          <w:sz w:val="18"/>
          <w:szCs w:val="24"/>
          <w:lang w:val="it-IT"/>
        </w:rPr>
        <w:t xml:space="preserve">, 53–64. </w:t>
      </w:r>
    </w:p>
    <w:p w14:paraId="11DE335C" w14:textId="77777777" w:rsidR="00622F82" w:rsidRPr="00C624D3" w:rsidRDefault="00622F82" w:rsidP="00AA6D44">
      <w:pPr>
        <w:autoSpaceDE w:val="0"/>
        <w:autoSpaceDN w:val="0"/>
        <w:adjustRightInd w:val="0"/>
        <w:ind w:left="480" w:hanging="480"/>
        <w:jc w:val="both"/>
        <w:rPr>
          <w:noProof/>
          <w:sz w:val="18"/>
          <w:szCs w:val="24"/>
        </w:rPr>
      </w:pPr>
      <w:r w:rsidRPr="0009511A">
        <w:rPr>
          <w:noProof/>
          <w:sz w:val="18"/>
          <w:szCs w:val="24"/>
          <w:lang w:val="it-IT"/>
        </w:rPr>
        <w:t xml:space="preserve">Scozzafava, G., Gerini, F., Boncinelli, F., Contini, C., Marone, E., &amp; Casini, L. (2020). </w:t>
      </w:r>
      <w:r w:rsidRPr="00C624D3">
        <w:rPr>
          <w:noProof/>
          <w:sz w:val="18"/>
          <w:szCs w:val="24"/>
        </w:rPr>
        <w:t xml:space="preserve">Organic milk preference: is it a matter of information? </w:t>
      </w:r>
      <w:r w:rsidRPr="00C624D3">
        <w:rPr>
          <w:i/>
          <w:iCs/>
          <w:noProof/>
          <w:sz w:val="18"/>
          <w:szCs w:val="24"/>
        </w:rPr>
        <w:t>Appetite</w:t>
      </w:r>
      <w:r w:rsidRPr="00C624D3">
        <w:rPr>
          <w:noProof/>
          <w:sz w:val="18"/>
          <w:szCs w:val="24"/>
        </w:rPr>
        <w:t xml:space="preserve">, </w:t>
      </w:r>
      <w:r w:rsidRPr="00C624D3">
        <w:rPr>
          <w:i/>
          <w:iCs/>
          <w:noProof/>
          <w:sz w:val="18"/>
          <w:szCs w:val="24"/>
        </w:rPr>
        <w:t>144</w:t>
      </w:r>
      <w:r w:rsidRPr="00C624D3">
        <w:rPr>
          <w:noProof/>
          <w:sz w:val="18"/>
          <w:szCs w:val="24"/>
        </w:rPr>
        <w:t xml:space="preserve">(February 2019). </w:t>
      </w:r>
    </w:p>
    <w:p w14:paraId="1464FA89" w14:textId="77777777" w:rsidR="00622F82" w:rsidRPr="00C624D3" w:rsidRDefault="00622F82" w:rsidP="00AA6D44">
      <w:pPr>
        <w:autoSpaceDE w:val="0"/>
        <w:autoSpaceDN w:val="0"/>
        <w:adjustRightInd w:val="0"/>
        <w:ind w:left="480" w:hanging="480"/>
        <w:jc w:val="both"/>
        <w:rPr>
          <w:noProof/>
          <w:sz w:val="18"/>
          <w:szCs w:val="24"/>
        </w:rPr>
      </w:pPr>
      <w:r w:rsidRPr="0009511A">
        <w:rPr>
          <w:noProof/>
          <w:sz w:val="18"/>
          <w:szCs w:val="24"/>
          <w:lang w:val="it-IT"/>
        </w:rPr>
        <w:t xml:space="preserve">Secchi, G., Amalfitano, N., Carafa, I., Franciosi, E., Gallo, L., Schiavon, S., Sturaro, E., Tagliapietra, F., &amp; Bittante, G. (2023). </w:t>
      </w:r>
      <w:r w:rsidRPr="00C624D3">
        <w:rPr>
          <w:noProof/>
          <w:sz w:val="18"/>
          <w:szCs w:val="24"/>
        </w:rPr>
        <w:t xml:space="preserve">Milk metagenomics and cheese-making properties as affected by indoor farming and summer highland grazing. </w:t>
      </w:r>
      <w:r w:rsidRPr="00C624D3">
        <w:rPr>
          <w:i/>
          <w:iCs/>
          <w:noProof/>
          <w:sz w:val="18"/>
          <w:szCs w:val="24"/>
        </w:rPr>
        <w:t>Journal of Dairy Science</w:t>
      </w:r>
      <w:r w:rsidRPr="00C624D3">
        <w:rPr>
          <w:noProof/>
          <w:sz w:val="18"/>
          <w:szCs w:val="24"/>
        </w:rPr>
        <w:t xml:space="preserve">, </w:t>
      </w:r>
      <w:r w:rsidRPr="00C624D3">
        <w:rPr>
          <w:i/>
          <w:iCs/>
          <w:noProof/>
          <w:sz w:val="18"/>
          <w:szCs w:val="24"/>
        </w:rPr>
        <w:t>106</w:t>
      </w:r>
      <w:r w:rsidRPr="00C624D3">
        <w:rPr>
          <w:noProof/>
          <w:sz w:val="18"/>
          <w:szCs w:val="24"/>
        </w:rPr>
        <w:t xml:space="preserve">(1), 96–116. </w:t>
      </w:r>
    </w:p>
    <w:p w14:paraId="00EC1065" w14:textId="77777777" w:rsidR="00622F82" w:rsidRPr="00C624D3" w:rsidRDefault="00622F82" w:rsidP="00AA6D44">
      <w:pPr>
        <w:autoSpaceDE w:val="0"/>
        <w:autoSpaceDN w:val="0"/>
        <w:adjustRightInd w:val="0"/>
        <w:ind w:left="480" w:hanging="480"/>
        <w:jc w:val="both"/>
        <w:rPr>
          <w:noProof/>
          <w:sz w:val="18"/>
          <w:szCs w:val="24"/>
        </w:rPr>
      </w:pPr>
      <w:r w:rsidRPr="00C624D3">
        <w:rPr>
          <w:noProof/>
          <w:sz w:val="18"/>
          <w:szCs w:val="24"/>
        </w:rPr>
        <w:t xml:space="preserve">Snider, M. A., Ziegler, S. E., Darby, H. M., Soder, K. J., Brito, A. F., Beidler, B., Flack, S., Greenwood, S. L., &amp; Niles, M. T. (2022). An overview of organic, grassfed dairy farm management and factors related to higher milk production. </w:t>
      </w:r>
      <w:r w:rsidRPr="00C624D3">
        <w:rPr>
          <w:i/>
          <w:iCs/>
          <w:noProof/>
          <w:sz w:val="18"/>
          <w:szCs w:val="24"/>
        </w:rPr>
        <w:t>Renewable Agriculture and Food Systems</w:t>
      </w:r>
      <w:r w:rsidRPr="00C624D3">
        <w:rPr>
          <w:noProof/>
          <w:sz w:val="18"/>
          <w:szCs w:val="24"/>
        </w:rPr>
        <w:t xml:space="preserve">, </w:t>
      </w:r>
      <w:r w:rsidRPr="00C624D3">
        <w:rPr>
          <w:i/>
          <w:iCs/>
          <w:noProof/>
          <w:sz w:val="18"/>
          <w:szCs w:val="24"/>
        </w:rPr>
        <w:t>37</w:t>
      </w:r>
      <w:r w:rsidRPr="00C624D3">
        <w:rPr>
          <w:noProof/>
          <w:sz w:val="18"/>
          <w:szCs w:val="24"/>
        </w:rPr>
        <w:t xml:space="preserve">(6), 624–632. </w:t>
      </w:r>
    </w:p>
    <w:p w14:paraId="7B3DB620" w14:textId="77777777" w:rsidR="00622F82" w:rsidRPr="005534AC" w:rsidRDefault="00622F82" w:rsidP="00AA6D44">
      <w:pPr>
        <w:autoSpaceDE w:val="0"/>
        <w:autoSpaceDN w:val="0"/>
        <w:adjustRightInd w:val="0"/>
        <w:ind w:left="480" w:hanging="480"/>
        <w:jc w:val="both"/>
        <w:rPr>
          <w:i/>
          <w:iCs/>
          <w:noProof/>
          <w:sz w:val="18"/>
          <w:szCs w:val="24"/>
        </w:rPr>
      </w:pPr>
      <w:r w:rsidRPr="00C624D3">
        <w:rPr>
          <w:noProof/>
          <w:sz w:val="18"/>
          <w:szCs w:val="24"/>
        </w:rPr>
        <w:t>Tzamaloukas, O.; Neofytou, M.C.; Simitzis, P.E.; Miltiadou, D. (2021).</w:t>
      </w:r>
      <w:r w:rsidRPr="002A6F25">
        <w:rPr>
          <w:noProof/>
          <w:sz w:val="18"/>
          <w:szCs w:val="24"/>
        </w:rPr>
        <w:t xml:space="preserve"> Effect of Farming System (Organic vs. Conventional) and Season on Composition and Fatty Acid Profile of Bovine, Caprine and Ovine Milk and Retail Halloumi Cheese Produced in Cyprus.</w:t>
      </w:r>
      <w:r w:rsidRPr="005534AC">
        <w:rPr>
          <w:i/>
          <w:iCs/>
          <w:noProof/>
          <w:sz w:val="18"/>
          <w:szCs w:val="24"/>
        </w:rPr>
        <w:t xml:space="preserve"> Foods 2021, 10, 1016.</w:t>
      </w:r>
    </w:p>
    <w:p w14:paraId="0980D5C0" w14:textId="77777777" w:rsidR="00622F82" w:rsidRPr="00C624D3" w:rsidRDefault="00622F82" w:rsidP="00AA6D44">
      <w:pPr>
        <w:autoSpaceDE w:val="0"/>
        <w:autoSpaceDN w:val="0"/>
        <w:adjustRightInd w:val="0"/>
        <w:ind w:left="480" w:hanging="480"/>
        <w:jc w:val="both"/>
        <w:rPr>
          <w:noProof/>
          <w:sz w:val="18"/>
        </w:rPr>
      </w:pPr>
      <w:r w:rsidRPr="00C624D3">
        <w:rPr>
          <w:noProof/>
          <w:sz w:val="18"/>
          <w:szCs w:val="24"/>
        </w:rPr>
        <w:t xml:space="preserve">Yeluri Jonnala, B. R., McSweeney, P. L. H., Sheehan, J. J., &amp; Cotter, P. D. (2018). Sequencing of the cheese microbiome and its relevance to industry. In </w:t>
      </w:r>
      <w:r w:rsidRPr="00C624D3">
        <w:rPr>
          <w:i/>
          <w:iCs/>
          <w:noProof/>
          <w:sz w:val="18"/>
          <w:szCs w:val="24"/>
        </w:rPr>
        <w:t>Frontiers in Microbiology</w:t>
      </w:r>
      <w:r w:rsidRPr="00C624D3">
        <w:rPr>
          <w:noProof/>
          <w:sz w:val="18"/>
          <w:szCs w:val="24"/>
        </w:rPr>
        <w:t xml:space="preserve"> (Vol. 9, Issue MAY). Frontiers Media S.A. </w:t>
      </w:r>
    </w:p>
    <w:p w14:paraId="3371CD62" w14:textId="2E94E9F6" w:rsidR="008604A1" w:rsidRDefault="00622F82" w:rsidP="00AA6D44">
      <w:pPr>
        <w:jc w:val="both"/>
      </w:pPr>
      <w:r>
        <w:rPr>
          <w:sz w:val="18"/>
          <w:szCs w:val="18"/>
        </w:rPr>
        <w:fldChar w:fldCharType="end"/>
      </w:r>
    </w:p>
    <w:sectPr w:rsidR="008604A1" w:rsidSect="000117EE">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E79"/>
    <w:rsid w:val="000117EE"/>
    <w:rsid w:val="00081E79"/>
    <w:rsid w:val="0008465A"/>
    <w:rsid w:val="0009511A"/>
    <w:rsid w:val="00135598"/>
    <w:rsid w:val="00160D0F"/>
    <w:rsid w:val="002563EF"/>
    <w:rsid w:val="00325D4A"/>
    <w:rsid w:val="0035052D"/>
    <w:rsid w:val="0046629F"/>
    <w:rsid w:val="00477C0A"/>
    <w:rsid w:val="004D1568"/>
    <w:rsid w:val="005F432F"/>
    <w:rsid w:val="00622F82"/>
    <w:rsid w:val="00645545"/>
    <w:rsid w:val="00664AF8"/>
    <w:rsid w:val="00930487"/>
    <w:rsid w:val="00973087"/>
    <w:rsid w:val="00A817CE"/>
    <w:rsid w:val="00AA6D44"/>
    <w:rsid w:val="00B35BB2"/>
    <w:rsid w:val="00B56DAF"/>
    <w:rsid w:val="00C77D77"/>
    <w:rsid w:val="00CE3140"/>
    <w:rsid w:val="00E017E5"/>
    <w:rsid w:val="00F94FD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B2DFE"/>
  <w15:chartTrackingRefBased/>
  <w15:docId w15:val="{1ACF1CC6-E060-1A4E-BB32-AC9B54397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E79"/>
    <w:pPr>
      <w:widowControl w:val="0"/>
      <w:suppressAutoHyphens/>
    </w:pPr>
    <w:rPr>
      <w:rFonts w:ascii="Times New Roman" w:eastAsia="Times New Roman" w:hAnsi="Times New Roman" w:cs="Times New Roman"/>
      <w:sz w:val="20"/>
      <w:szCs w:val="20"/>
      <w:lang w:val="en-IE" w:eastAsia="zh-CN"/>
    </w:rPr>
  </w:style>
  <w:style w:type="paragraph" w:styleId="Heading1">
    <w:name w:val="heading 1"/>
    <w:basedOn w:val="Normal"/>
    <w:next w:val="Normal"/>
    <w:link w:val="Heading1Char"/>
    <w:uiPriority w:val="9"/>
    <w:qFormat/>
    <w:rsid w:val="00081E79"/>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link w:val="Heading2Char"/>
    <w:uiPriority w:val="9"/>
    <w:unhideWhenUsed/>
    <w:qFormat/>
    <w:rsid w:val="00081E79"/>
    <w:pPr>
      <w:keepNext/>
      <w:outlineLvl w:val="1"/>
    </w:pPr>
    <w:rPr>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E7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Heading2Char">
    <w:name w:val="Heading 2 Char"/>
    <w:basedOn w:val="DefaultParagraphFont"/>
    <w:link w:val="Heading2"/>
    <w:uiPriority w:val="9"/>
    <w:rsid w:val="00081E79"/>
    <w:rPr>
      <w:rFonts w:ascii="Times New Roman" w:eastAsia="Times New Roman" w:hAnsi="Times New Roman" w:cs="Times New Roman"/>
      <w:sz w:val="32"/>
      <w:szCs w:val="20"/>
      <w:lang w:eastAsia="zh-CN"/>
    </w:rPr>
  </w:style>
  <w:style w:type="paragraph" w:styleId="Title">
    <w:name w:val="Title"/>
    <w:basedOn w:val="Normal"/>
    <w:next w:val="Normal"/>
    <w:link w:val="TitleChar"/>
    <w:uiPriority w:val="10"/>
    <w:qFormat/>
    <w:rsid w:val="00081E79"/>
    <w:pPr>
      <w:widowControl/>
      <w:spacing w:before="720" w:after="120" w:line="264" w:lineRule="auto"/>
      <w:jc w:val="center"/>
    </w:pPr>
    <w:rPr>
      <w:b/>
      <w:kern w:val="2"/>
      <w:sz w:val="28"/>
      <w:lang w:val="nl-NL"/>
    </w:rPr>
  </w:style>
  <w:style w:type="character" w:customStyle="1" w:styleId="TitleChar">
    <w:name w:val="Title Char"/>
    <w:basedOn w:val="DefaultParagraphFont"/>
    <w:link w:val="Title"/>
    <w:uiPriority w:val="10"/>
    <w:rsid w:val="00081E79"/>
    <w:rPr>
      <w:rFonts w:ascii="Times New Roman" w:eastAsia="Times New Roman" w:hAnsi="Times New Roman" w:cs="Times New Roman"/>
      <w:b/>
      <w:kern w:val="2"/>
      <w:sz w:val="28"/>
      <w:szCs w:val="20"/>
      <w:lang w:val="nl-NL" w:eastAsia="zh-CN"/>
    </w:rPr>
  </w:style>
  <w:style w:type="paragraph" w:styleId="BodyText">
    <w:name w:val="Body Text"/>
    <w:basedOn w:val="Normal"/>
    <w:link w:val="BodyTextChar"/>
    <w:rsid w:val="00081E79"/>
    <w:rPr>
      <w:i/>
      <w:iCs/>
      <w:sz w:val="32"/>
    </w:rPr>
  </w:style>
  <w:style w:type="character" w:customStyle="1" w:styleId="BodyTextChar">
    <w:name w:val="Body Text Char"/>
    <w:basedOn w:val="DefaultParagraphFont"/>
    <w:link w:val="BodyText"/>
    <w:rsid w:val="00081E79"/>
    <w:rPr>
      <w:rFonts w:ascii="Times New Roman" w:eastAsia="Times New Roman" w:hAnsi="Times New Roman" w:cs="Times New Roman"/>
      <w:i/>
      <w:iCs/>
      <w:sz w:val="32"/>
      <w:szCs w:val="20"/>
      <w:lang w:eastAsia="zh-CN"/>
    </w:rPr>
  </w:style>
  <w:style w:type="paragraph" w:styleId="BodyText2">
    <w:name w:val="Body Text 2"/>
    <w:basedOn w:val="Normal"/>
    <w:link w:val="BodyText2Char"/>
    <w:qFormat/>
    <w:rsid w:val="00081E79"/>
    <w:pPr>
      <w:shd w:val="clear" w:color="auto" w:fill="FFFFFF"/>
    </w:pPr>
    <w:rPr>
      <w:b/>
      <w:bCs/>
      <w:i/>
      <w:iCs/>
      <w:sz w:val="28"/>
    </w:rPr>
  </w:style>
  <w:style w:type="character" w:customStyle="1" w:styleId="BodyText2Char">
    <w:name w:val="Body Text 2 Char"/>
    <w:basedOn w:val="DefaultParagraphFont"/>
    <w:link w:val="BodyText2"/>
    <w:rsid w:val="00081E7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rsid w:val="00081E7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rsid w:val="00081E79"/>
    <w:rPr>
      <w:rFonts w:ascii="Times New Roman" w:eastAsia="Times New Roman" w:hAnsi="Times New Roman" w:cs="Times New Roman"/>
      <w:kern w:val="2"/>
      <w:sz w:val="20"/>
      <w:szCs w:val="20"/>
      <w:lang w:val="nl-NL"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5D46D-C95E-4598-94E2-C7E5D255C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695</Words>
  <Characters>9664</Characters>
  <Application>Microsoft Office Word</Application>
  <DocSecurity>0</DocSecurity>
  <Lines>80</Lines>
  <Paragraphs>2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Roattino Matteo (Student AGR 22)</cp:lastModifiedBy>
  <cp:revision>23</cp:revision>
  <dcterms:created xsi:type="dcterms:W3CDTF">2023-06-23T11:13:00Z</dcterms:created>
  <dcterms:modified xsi:type="dcterms:W3CDTF">2023-06-27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c37e5264fc8a707f39457fa0dcd9a32c21b5a7bb08f47a37d2f36ec4ee7816b</vt:lpwstr>
  </property>
</Properties>
</file>